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61ACF5F3" w14:textId="77777777" w:rsidR="00BC294B" w:rsidRDefault="00A21D41">
      <w:pPr>
        <w:pStyle w:val="Heading1"/>
        <w:contextualSpacing w:val="0"/>
      </w:pPr>
      <w:bookmarkStart w:id="0" w:name="h.weymxio6ek41" w:colFirst="0" w:colLast="0"/>
      <w:bookmarkEnd w:id="0"/>
      <w:r>
        <w:t>Title</w:t>
      </w:r>
    </w:p>
    <w:p w14:paraId="35FC092A" w14:textId="48909996" w:rsidR="0027563E" w:rsidRDefault="003567EE" w:rsidP="00A54E61">
      <w:pPr>
        <w:pStyle w:val="Normal1"/>
      </w:pPr>
      <w:r>
        <w:t>E</w:t>
      </w:r>
      <w:r w:rsidR="00A21D41">
        <w:t>mergence of a quinolone resistance mutation in</w:t>
      </w:r>
      <w:r w:rsidR="0046468D">
        <w:t xml:space="preserve"> a case of</w:t>
      </w:r>
      <w:r w:rsidR="00A21D41">
        <w:t xml:space="preserve"> </w:t>
      </w:r>
      <w:r w:rsidR="00A21D41">
        <w:rPr>
          <w:i/>
        </w:rPr>
        <w:t>Stenotrophomonas maltophilia</w:t>
      </w:r>
      <w:r w:rsidR="007B4C1F">
        <w:t xml:space="preserve"> bacteremia</w:t>
      </w:r>
      <w:r>
        <w:t xml:space="preserve"> identified by whole genome sequencing</w:t>
      </w:r>
    </w:p>
    <w:p w14:paraId="56259B08" w14:textId="77777777" w:rsidR="0027563E" w:rsidRDefault="0027563E" w:rsidP="00A54E61">
      <w:pPr>
        <w:pStyle w:val="Heading2"/>
      </w:pPr>
      <w:r>
        <w:t>Authors</w:t>
      </w:r>
    </w:p>
    <w:p w14:paraId="7E5BAC1E" w14:textId="5B6B7046" w:rsidR="0027563E" w:rsidRPr="00F052F5" w:rsidRDefault="00B423C9">
      <w:r>
        <w:t>Theodore R. Pak</w:t>
      </w:r>
      <w:r w:rsidR="00DD41F3">
        <w:t>,</w:t>
      </w:r>
      <w:r w:rsidR="00ED1D26">
        <w:rPr>
          <w:rStyle w:val="FootnoteReference"/>
        </w:rPr>
        <w:footnoteReference w:id="1"/>
      </w:r>
      <w:r>
        <w:t xml:space="preserve"> </w:t>
      </w:r>
      <w:r w:rsidR="001E16A3">
        <w:t>Deena</w:t>
      </w:r>
      <w:r w:rsidR="001E16A3" w:rsidRPr="001E16A3">
        <w:t xml:space="preserve"> R. Al</w:t>
      </w:r>
      <w:r w:rsidR="001E16A3">
        <w:t>tman</w:t>
      </w:r>
      <w:r w:rsidR="00DD41F3">
        <w:t>,</w:t>
      </w:r>
      <w:r w:rsidR="00ED1D26">
        <w:rPr>
          <w:rStyle w:val="FootnoteReference"/>
        </w:rPr>
        <w:footnoteReference w:id="2"/>
      </w:r>
      <w:r w:rsidR="001E16A3">
        <w:t xml:space="preserve"> </w:t>
      </w:r>
      <w:r w:rsidR="00FE2312">
        <w:t>Oliver Attie,</w:t>
      </w:r>
      <w:r w:rsidR="00FE2312">
        <w:rPr>
          <w:vertAlign w:val="superscript"/>
        </w:rPr>
        <w:t>a</w:t>
      </w:r>
      <w:r w:rsidR="00FE2312" w:rsidRPr="001E16A3">
        <w:t xml:space="preserve"> </w:t>
      </w:r>
      <w:r w:rsidR="001E16A3">
        <w:t>Robert Sebra</w:t>
      </w:r>
      <w:r w:rsidR="00DD41F3">
        <w:t>,</w:t>
      </w:r>
      <w:r w:rsidR="001C2FCF">
        <w:rPr>
          <w:vertAlign w:val="superscript"/>
        </w:rPr>
        <w:t>a</w:t>
      </w:r>
      <w:r>
        <w:t xml:space="preserve"> Camille L. Hamula</w:t>
      </w:r>
      <w:r w:rsidR="00DD41F3">
        <w:t>,</w:t>
      </w:r>
      <w:r w:rsidR="001C2FCF">
        <w:rPr>
          <w:rStyle w:val="FootnoteReference"/>
        </w:rPr>
        <w:footnoteReference w:id="3"/>
      </w:r>
      <w:r>
        <w:t xml:space="preserve"> </w:t>
      </w:r>
      <w:r w:rsidR="001E596C">
        <w:t>Martha Lewis,</w:t>
      </w:r>
      <w:r w:rsidR="001E596C">
        <w:rPr>
          <w:vertAlign w:val="superscript"/>
        </w:rPr>
        <w:t>a</w:t>
      </w:r>
      <w:r w:rsidR="001E596C">
        <w:t xml:space="preserve"> </w:t>
      </w:r>
      <w:r w:rsidR="00FE2312">
        <w:t>Gintaras Deikus,</w:t>
      </w:r>
      <w:r w:rsidR="00FE2312" w:rsidRPr="00FE2312">
        <w:rPr>
          <w:vertAlign w:val="superscript"/>
        </w:rPr>
        <w:t>a</w:t>
      </w:r>
      <w:r w:rsidR="00FE2312">
        <w:t xml:space="preserve"> </w:t>
      </w:r>
      <w:r w:rsidR="00175682">
        <w:t xml:space="preserve">Leah </w:t>
      </w:r>
      <w:r w:rsidR="0082192A">
        <w:t xml:space="preserve">C. </w:t>
      </w:r>
      <w:r w:rsidR="00175682">
        <w:t>Newman,</w:t>
      </w:r>
      <w:r w:rsidR="00175682" w:rsidRPr="00175682">
        <w:rPr>
          <w:vertAlign w:val="superscript"/>
        </w:rPr>
        <w:t>a</w:t>
      </w:r>
      <w:r w:rsidR="00175682">
        <w:t xml:space="preserve"> </w:t>
      </w:r>
      <w:r w:rsidR="00E50C25" w:rsidRPr="00175682">
        <w:t>Gang</w:t>
      </w:r>
      <w:r w:rsidR="00E50C25">
        <w:t xml:space="preserve"> Fang,</w:t>
      </w:r>
      <w:r w:rsidR="00E50C25">
        <w:rPr>
          <w:vertAlign w:val="superscript"/>
        </w:rPr>
        <w:t>a</w:t>
      </w:r>
      <w:r w:rsidR="00E50C25">
        <w:t xml:space="preserve"> </w:t>
      </w:r>
      <w:r w:rsidR="00B357A0">
        <w:t>Jonathan Hand,</w:t>
      </w:r>
      <w:r w:rsidR="00B357A0">
        <w:rPr>
          <w:vertAlign w:val="superscript"/>
        </w:rPr>
        <w:t>b</w:t>
      </w:r>
      <w:r w:rsidR="00B357A0">
        <w:t xml:space="preserve"> </w:t>
      </w:r>
      <w:r w:rsidR="00E50C25">
        <w:t>Gopi Patel,</w:t>
      </w:r>
      <w:r w:rsidR="00E50C25">
        <w:rPr>
          <w:vertAlign w:val="superscript"/>
        </w:rPr>
        <w:t>b</w:t>
      </w:r>
      <w:r w:rsidR="00E50C25" w:rsidRPr="001E16A3">
        <w:t xml:space="preserve"> </w:t>
      </w:r>
      <w:r w:rsidR="00E50C25">
        <w:t>Fran Wallach,</w:t>
      </w:r>
      <w:r w:rsidR="00E50C25">
        <w:rPr>
          <w:vertAlign w:val="superscript"/>
        </w:rPr>
        <w:t>b</w:t>
      </w:r>
      <w:r w:rsidR="00E50C25">
        <w:t xml:space="preserve"> </w:t>
      </w:r>
      <w:r>
        <w:t xml:space="preserve">Eric </w:t>
      </w:r>
      <w:r w:rsidR="00DD41F3">
        <w:t xml:space="preserve">E. </w:t>
      </w:r>
      <w:r>
        <w:t>Schadt</w:t>
      </w:r>
      <w:r w:rsidR="00DD41F3">
        <w:t>,</w:t>
      </w:r>
      <w:r w:rsidR="001C2FCF">
        <w:rPr>
          <w:vertAlign w:val="superscript"/>
        </w:rPr>
        <w:t>a</w:t>
      </w:r>
      <w:r>
        <w:t xml:space="preserve"> </w:t>
      </w:r>
      <w:r w:rsidR="00FE2312">
        <w:t>Shirish Huprikar</w:t>
      </w:r>
      <w:r w:rsidR="00FE2312">
        <w:rPr>
          <w:vertAlign w:val="superscript"/>
        </w:rPr>
        <w:t>b</w:t>
      </w:r>
      <w:r w:rsidR="00FE2312">
        <w:t xml:space="preserve">, </w:t>
      </w:r>
      <w:r>
        <w:t>Harm van Bakel</w:t>
      </w:r>
      <w:r w:rsidR="00DD41F3">
        <w:t>,</w:t>
      </w:r>
      <w:r w:rsidR="001C2FCF">
        <w:rPr>
          <w:vertAlign w:val="superscript"/>
        </w:rPr>
        <w:t>a</w:t>
      </w:r>
      <w:r>
        <w:t xml:space="preserve"> </w:t>
      </w:r>
      <w:r w:rsidR="00FE2312">
        <w:t>Andrew Kasarskis,</w:t>
      </w:r>
      <w:r w:rsidR="00FE2312">
        <w:rPr>
          <w:vertAlign w:val="superscript"/>
        </w:rPr>
        <w:t>a,</w:t>
      </w:r>
      <w:r w:rsidR="00FE2312">
        <w:t xml:space="preserve">* and </w:t>
      </w:r>
      <w:r>
        <w:t>Ali Bashir</w:t>
      </w:r>
      <w:r w:rsidR="001C2FCF">
        <w:rPr>
          <w:vertAlign w:val="superscript"/>
        </w:rPr>
        <w:t>a</w:t>
      </w:r>
    </w:p>
    <w:p w14:paraId="58C0E1FB" w14:textId="77777777" w:rsidR="0027563E" w:rsidRDefault="0027563E" w:rsidP="00A54E61">
      <w:pPr>
        <w:pStyle w:val="Heading2"/>
      </w:pPr>
      <w:r>
        <w:t>Keywords</w:t>
      </w:r>
    </w:p>
    <w:p w14:paraId="13195637" w14:textId="77777777" w:rsidR="00B423C9" w:rsidRDefault="0027563E" w:rsidP="0027563E">
      <w:r>
        <w:t xml:space="preserve">Whole genome sequencing, </w:t>
      </w:r>
      <w:r>
        <w:rPr>
          <w:i/>
        </w:rPr>
        <w:t>Stenotrophomonas maltophilia</w:t>
      </w:r>
      <w:r>
        <w:t xml:space="preserve">, resistance, quinolone, </w:t>
      </w:r>
      <w:r w:rsidR="00B423C9">
        <w:t>antibiotic</w:t>
      </w:r>
    </w:p>
    <w:p w14:paraId="3610DD03" w14:textId="77777777" w:rsidR="00B423C9" w:rsidRDefault="00B423C9" w:rsidP="00A54E61">
      <w:pPr>
        <w:pStyle w:val="Heading2"/>
      </w:pPr>
      <w:r>
        <w:t>Running title</w:t>
      </w:r>
    </w:p>
    <w:p w14:paraId="3AECEB63" w14:textId="37731137" w:rsidR="00B423C9" w:rsidRDefault="00B423C9" w:rsidP="00B423C9">
      <w:r>
        <w:t>Sequencing</w:t>
      </w:r>
      <w:r w:rsidR="00AB4AF3">
        <w:t xml:space="preserve"> cases of</w:t>
      </w:r>
      <w:r>
        <w:t xml:space="preserve"> </w:t>
      </w:r>
      <w:r w:rsidRPr="00A54E61">
        <w:rPr>
          <w:i/>
        </w:rPr>
        <w:t>S</w:t>
      </w:r>
      <w:r w:rsidR="00AB4AF3" w:rsidRPr="00A54E61">
        <w:rPr>
          <w:i/>
        </w:rPr>
        <w:t>.</w:t>
      </w:r>
      <w:r w:rsidRPr="00A54E61">
        <w:rPr>
          <w:i/>
        </w:rPr>
        <w:t xml:space="preserve"> maltophilia</w:t>
      </w:r>
      <w:r w:rsidR="00163596">
        <w:t xml:space="preserve"> </w:t>
      </w:r>
      <w:r w:rsidR="00AB4AF3">
        <w:t>bacteremia</w:t>
      </w:r>
    </w:p>
    <w:p w14:paraId="3EF5C485" w14:textId="77777777" w:rsidR="00DD41F3" w:rsidRDefault="00DD41F3" w:rsidP="00B423C9"/>
    <w:p w14:paraId="14B78ECC" w14:textId="77777777" w:rsidR="001C2FCF" w:rsidRDefault="001C2FCF" w:rsidP="001C2FCF">
      <w:pPr>
        <w:pStyle w:val="FootnoteText"/>
        <w:rPr>
          <w:sz w:val="22"/>
          <w:szCs w:val="22"/>
        </w:rPr>
      </w:pPr>
    </w:p>
    <w:p w14:paraId="6B2F680C" w14:textId="1327AC80" w:rsidR="001C2FCF" w:rsidRDefault="001C2FCF" w:rsidP="001C2FCF">
      <w:pPr>
        <w:rPr>
          <w:szCs w:val="22"/>
        </w:rPr>
      </w:pPr>
      <w:r>
        <w:rPr>
          <w:szCs w:val="22"/>
        </w:rPr>
        <w:t>* Corresponding author</w:t>
      </w:r>
      <w:r w:rsidR="003E3BFA">
        <w:rPr>
          <w:szCs w:val="22"/>
        </w:rPr>
        <w:t xml:space="preserve">: </w:t>
      </w:r>
      <w:r w:rsidR="00FE2312">
        <w:t xml:space="preserve">Andrew Kasarskis, Icahn Institute and Department of Genetics and Genomic Sciences, Icahn School of Medicine at Mount Sinai, One Gustave L. Levy Place, Box 1498, New York, NY 10029, USA; telephone, +1 (212) </w:t>
      </w:r>
      <w:r w:rsidR="00FE2312" w:rsidRPr="00595D0E">
        <w:t>659-8542</w:t>
      </w:r>
      <w:r w:rsidR="00FE2312">
        <w:t xml:space="preserve">; email </w:t>
      </w:r>
      <w:hyperlink r:id="rId9" w:history="1">
        <w:r w:rsidR="00FE2312" w:rsidRPr="001A2764">
          <w:rPr>
            <w:rStyle w:val="Hyperlink"/>
          </w:rPr>
          <w:t>andrew.kasarskis@mssm.edu</w:t>
        </w:r>
      </w:hyperlink>
    </w:p>
    <w:p w14:paraId="57E54349" w14:textId="77777777" w:rsidR="00F052F5" w:rsidRDefault="00F052F5" w:rsidP="001C2FCF">
      <w:pPr>
        <w:rPr>
          <w:szCs w:val="22"/>
        </w:rPr>
      </w:pPr>
    </w:p>
    <w:p w14:paraId="58EFEC87" w14:textId="43BF0B77" w:rsidR="00FE2312" w:rsidRPr="00F22595" w:rsidRDefault="001C2FCF" w:rsidP="001C2FCF">
      <w:pPr>
        <w:rPr>
          <w:color w:val="0000FF" w:themeColor="hyperlink"/>
          <w:u w:val="single"/>
        </w:rPr>
      </w:pPr>
      <w:r>
        <w:t xml:space="preserve">Alternate corresponding author: </w:t>
      </w:r>
      <w:r w:rsidR="00FE2312">
        <w:rPr>
          <w:szCs w:val="22"/>
        </w:rPr>
        <w:t>Theodore Pak</w:t>
      </w:r>
      <w:r w:rsidR="00FE2312">
        <w:t xml:space="preserve">, Icahn Institute and Department of Genetics and Genomic Sciences, Icahn School of Medicine at Mount Sinai, </w:t>
      </w:r>
      <w:r w:rsidR="00FE2312">
        <w:rPr>
          <w:szCs w:val="22"/>
        </w:rPr>
        <w:t xml:space="preserve">One Gustave L. Levy Place, Box 1090, New York, NY 10029, USA; telephone, +1 (212) 241-6885; email </w:t>
      </w:r>
      <w:hyperlink r:id="rId10" w:history="1">
        <w:r w:rsidR="00FE2312">
          <w:rPr>
            <w:rStyle w:val="Hyperlink"/>
            <w:szCs w:val="22"/>
          </w:rPr>
          <w:t>theodore.pak@mssm.edu</w:t>
        </w:r>
      </w:hyperlink>
    </w:p>
    <w:p w14:paraId="5CB1DE5E" w14:textId="3FFB97F4" w:rsidR="0027563E" w:rsidRDefault="0027563E" w:rsidP="00A54E61">
      <w:pPr>
        <w:pStyle w:val="Heading2"/>
      </w:pPr>
      <w:r>
        <w:br w:type="page"/>
      </w:r>
    </w:p>
    <w:p w14:paraId="000914D2" w14:textId="63DE2803" w:rsidR="008C30AA" w:rsidRDefault="008C30AA" w:rsidP="008C30AA">
      <w:pPr>
        <w:pStyle w:val="Heading1"/>
      </w:pPr>
      <w:r>
        <w:lastRenderedPageBreak/>
        <w:t>Abstract</w:t>
      </w:r>
    </w:p>
    <w:p w14:paraId="13B0C883" w14:textId="15F63B59" w:rsidR="008C30AA" w:rsidRDefault="00087F5B" w:rsidP="00A54E61">
      <w:pPr>
        <w:pStyle w:val="Normal10"/>
        <w:rPr>
          <w:rFonts w:eastAsia="Roboto Slab" w:cs="Roboto Slab"/>
          <w:sz w:val="32"/>
        </w:rPr>
      </w:pPr>
      <w:r w:rsidRPr="00A54E61">
        <w:t>Complete</w:t>
      </w:r>
      <w:r w:rsidR="00C905CF">
        <w:t>ly</w:t>
      </w:r>
      <w:r w:rsidRPr="00A54E61">
        <w:t xml:space="preserve"> assembled genome sequence</w:t>
      </w:r>
      <w:r w:rsidR="006A12A6">
        <w:t>s</w:t>
      </w:r>
      <w:r w:rsidRPr="00A54E61">
        <w:t xml:space="preserve"> of </w:t>
      </w:r>
      <w:r w:rsidRPr="00A54E61">
        <w:rPr>
          <w:i/>
        </w:rPr>
        <w:t xml:space="preserve">Stenotrophomonas maltophilia </w:t>
      </w:r>
      <w:r w:rsidRPr="00A54E61">
        <w:t xml:space="preserve">isolates from a </w:t>
      </w:r>
      <w:r w:rsidR="006A12A6" w:rsidRPr="00A54E61">
        <w:t>bacteremi</w:t>
      </w:r>
      <w:r w:rsidR="006A12A6">
        <w:t>c</w:t>
      </w:r>
      <w:r w:rsidR="006A12A6" w:rsidRPr="00A54E61">
        <w:t xml:space="preserve"> </w:t>
      </w:r>
      <w:r w:rsidRPr="00A54E61">
        <w:t xml:space="preserve">patient before and after </w:t>
      </w:r>
      <w:r>
        <w:t xml:space="preserve">development of </w:t>
      </w:r>
      <w:r w:rsidRPr="00A54E61">
        <w:t>levofloxacin resistance differed by a single nucleotide mutation</w:t>
      </w:r>
      <w:r w:rsidR="004D1704">
        <w:t xml:space="preserve"> in </w:t>
      </w:r>
      <w:r w:rsidR="004D1704">
        <w:rPr>
          <w:i/>
        </w:rPr>
        <w:t>smeT</w:t>
      </w:r>
      <w:r w:rsidRPr="00A54E61">
        <w:t xml:space="preserve"> </w:t>
      </w:r>
      <w:r w:rsidR="005F6183">
        <w:t>conferring</w:t>
      </w:r>
      <w:r w:rsidRPr="00A54E61">
        <w:t xml:space="preserve"> resistance by upregulati</w:t>
      </w:r>
      <w:r w:rsidR="008D669E">
        <w:t>on of</w:t>
      </w:r>
      <w:r w:rsidRPr="00A54E61">
        <w:t xml:space="preserve"> efflux pump</w:t>
      </w:r>
      <w:r w:rsidR="008D669E">
        <w:t xml:space="preserve"> </w:t>
      </w:r>
      <w:r w:rsidR="008D669E">
        <w:rPr>
          <w:i/>
        </w:rPr>
        <w:t>smeDEF</w:t>
      </w:r>
      <w:r w:rsidRPr="00A54E61">
        <w:rPr>
          <w:i/>
        </w:rPr>
        <w:t xml:space="preserve">. </w:t>
      </w:r>
      <w:r w:rsidR="0054356D">
        <w:t>Sequenced</w:t>
      </w:r>
      <w:r w:rsidR="0054356D" w:rsidRPr="00A54E61">
        <w:t xml:space="preserve"> </w:t>
      </w:r>
      <w:r w:rsidR="000F5B00">
        <w:rPr>
          <w:i/>
        </w:rPr>
        <w:t>S. maltophilia</w:t>
      </w:r>
      <w:r w:rsidR="000F5B00" w:rsidRPr="00A54E61">
        <w:t xml:space="preserve"> </w:t>
      </w:r>
      <w:r w:rsidR="00CB1B60">
        <w:t xml:space="preserve">isolates </w:t>
      </w:r>
      <w:r w:rsidRPr="00A54E61">
        <w:t>from</w:t>
      </w:r>
      <w:r w:rsidR="0054356D">
        <w:t xml:space="preserve"> five</w:t>
      </w:r>
      <w:r w:rsidRPr="00A54E61">
        <w:t xml:space="preserve"> contemporaneous </w:t>
      </w:r>
      <w:r w:rsidR="000330AC">
        <w:t>cases</w:t>
      </w:r>
      <w:r w:rsidR="000330AC" w:rsidRPr="00A54E61">
        <w:t xml:space="preserve"> </w:t>
      </w:r>
      <w:r w:rsidR="0054356D">
        <w:t>displayed</w:t>
      </w:r>
      <w:r w:rsidR="00871DE5">
        <w:t xml:space="preserve"> </w:t>
      </w:r>
      <w:r w:rsidR="00354AF9">
        <w:t>remarkable</w:t>
      </w:r>
      <w:r w:rsidR="0054356D">
        <w:t xml:space="preserve"> diversity</w:t>
      </w:r>
      <w:r w:rsidR="00871DE5">
        <w:t xml:space="preserve"> </w:t>
      </w:r>
      <w:r w:rsidR="009B065D">
        <w:t xml:space="preserve">compared </w:t>
      </w:r>
      <w:r w:rsidR="00EB1397">
        <w:t xml:space="preserve">to </w:t>
      </w:r>
      <w:r w:rsidR="00626E30">
        <w:t>current references</w:t>
      </w:r>
      <w:r w:rsidRPr="00A54E61">
        <w:t>.</w:t>
      </w:r>
      <w:bookmarkStart w:id="1" w:name="h.n850vwzh1pny" w:colFirst="0" w:colLast="0"/>
      <w:bookmarkEnd w:id="1"/>
      <w:r w:rsidR="008C30AA">
        <w:br w:type="page"/>
      </w:r>
    </w:p>
    <w:p w14:paraId="7888A3E5" w14:textId="3302F654" w:rsidR="00BC294B" w:rsidRDefault="00A21D41">
      <w:pPr>
        <w:pStyle w:val="Heading1"/>
        <w:contextualSpacing w:val="0"/>
      </w:pPr>
      <w:r>
        <w:lastRenderedPageBreak/>
        <w:t>Intro</w:t>
      </w:r>
      <w:r w:rsidR="008E06D0">
        <w:t>duction</w:t>
      </w:r>
    </w:p>
    <w:p w14:paraId="59F9AC8E" w14:textId="1422F193" w:rsidR="00BC294B" w:rsidRDefault="00B162EE" w:rsidP="006F771A">
      <w:pPr>
        <w:pStyle w:val="Normal1"/>
        <w:ind w:firstLine="720"/>
      </w:pPr>
      <w:r>
        <w:rPr>
          <w:i/>
        </w:rPr>
        <w:t>Stenotrophomonas maltophilia</w:t>
      </w:r>
      <w:r>
        <w:t xml:space="preserve"> is an aerobic, non-fermenting, and motile Gram-negative </w:t>
      </w:r>
      <w:r w:rsidR="0071616D">
        <w:t xml:space="preserve">bacteria </w:t>
      </w:r>
      <w:r>
        <w:t>that is increasingly</w:t>
      </w:r>
      <w:r w:rsidR="00524846">
        <w:t xml:space="preserve"> </w:t>
      </w:r>
      <w:r w:rsidR="0071616D">
        <w:t>recognized as a cause of hospital-acquired infections with</w:t>
      </w:r>
      <w:r w:rsidR="00524846">
        <w:t xml:space="preserve"> crude mortality rates </w:t>
      </w:r>
      <w:r w:rsidR="0071616D">
        <w:t>of</w:t>
      </w:r>
      <w:r w:rsidR="00524846">
        <w:t xml:space="preserve"> 14</w:t>
      </w:r>
      <w:r w:rsidR="0043701A">
        <w:t>–</w:t>
      </w:r>
      <w:r w:rsidR="00524846">
        <w:t>69% in cases of bacteremia</w:t>
      </w:r>
      <w:r w:rsidR="003A26CD">
        <w:t xml:space="preserve"> </w:t>
      </w:r>
      <w:r w:rsidR="00524846">
        <w:fldChar w:fldCharType="begin" w:fldLock="1"/>
      </w:r>
      <w:r w:rsidR="006B695D">
        <w:instrText>ADDIN CSL_CITATION { "citationItems" : [ { "id" : "ITEM-1", "itemData" : { "DOI" : "10.1128/CMR.00019-11", "ISSN" : "1098-6618", "PMID" : "22232370", "abstract" : "Stenotrophomonas maltophilia is an emerging multidrug-resistant global opportunistic pathogen. The increasing incidence of nosocomial and community-acquired S. maltophilia infections is of particular concern for immunocompromised individuals, as this bacterial pathogen is associated with a significant fatality/case ratio. S. maltophilia is an environmental bacterium found in aqueous habitats, including plant rhizospheres, animals, foods, and water sources. Infections of S. maltophilia can occur in a range of organs and tissues; the organism is commonly found in respiratory tract infections. This review summarizes the current literature and presents S. maltophilia as an organism with various molecular mechanisms used for colonization and infection. S. maltophilia can be recovered from polymicrobial infections, most notably from the respiratory tract of cystic fibrosis patients, as a cocolonizer with Pseudomonas aeruginosa. Recent evidence of cell-cell communication between these pathogens has implications for the development of novel pharmacological therapies. Animal models of S. maltophilia infection have provided useful information about the type of host immune response induced by this opportunistic pathogen. Current and emerging treatments for patients infected with S. maltophilia are discussed.", "author" : [ { "dropping-particle" : "", "family" : "Brooke", "given" : "Joanna S", "non-dropping-particle" : "", "parse-names" : false, "suffix" : "" } ], "container-title" : "Clinical microbiology reviews", "id" : "ITEM-1", "issue" : "1", "issued" : { "date-parts" : [ [ "2012", "1" ] ] }, "page" : "2-41", "title" : "Stenotrophomonas maltophilia: an emerging global opportunistic pathogen.", "type" : "article-journal", "volume" : "25" }, "uris" : [ "http://www.mendeley.com/documents/?uuid=29512d2f-a19c-4ff4-80b6-42fdbf2806e3" ] } ], "mendeley" : { "formattedCitation" : "[1]", "plainTextFormattedCitation" : "[1]", "previouslyFormattedCitation" : "[1]" }, "properties" : { "noteIndex" : 0 }, "schema" : "https://github.com/citation-style-language/schema/raw/master/csl-citation.json" }</w:instrText>
      </w:r>
      <w:r w:rsidR="00524846">
        <w:fldChar w:fldCharType="separate"/>
      </w:r>
      <w:r w:rsidR="006B1FB3" w:rsidRPr="006B1FB3">
        <w:rPr>
          <w:noProof/>
        </w:rPr>
        <w:t>[1]</w:t>
      </w:r>
      <w:r w:rsidR="00524846">
        <w:fldChar w:fldCharType="end"/>
      </w:r>
      <w:r w:rsidR="003A26CD">
        <w:t>.</w:t>
      </w:r>
      <w:r w:rsidR="00092768">
        <w:t xml:space="preserve"> </w:t>
      </w:r>
      <w:r w:rsidR="0018508F">
        <w:t xml:space="preserve">Treatment </w:t>
      </w:r>
      <w:r w:rsidR="0071616D">
        <w:t xml:space="preserve">of </w:t>
      </w:r>
      <w:r w:rsidR="0018508F">
        <w:rPr>
          <w:i/>
        </w:rPr>
        <w:t>S. maltophilia</w:t>
      </w:r>
      <w:r w:rsidR="0018508F">
        <w:t xml:space="preserve"> infections is </w:t>
      </w:r>
      <w:r w:rsidR="0071616D">
        <w:t>challenging due</w:t>
      </w:r>
      <w:r w:rsidR="0018508F">
        <w:t xml:space="preserve"> </w:t>
      </w:r>
      <w:r w:rsidR="0071616D">
        <w:t xml:space="preserve">to </w:t>
      </w:r>
      <w:r w:rsidR="0018508F">
        <w:t xml:space="preserve">the pathogen’s intrinsic resistance to many antibiotic classes </w:t>
      </w:r>
      <w:r w:rsidR="004421E2">
        <w:t>via</w:t>
      </w:r>
      <w:r w:rsidR="0018508F">
        <w:t xml:space="preserve"> drug efflux pumps, beta</w:t>
      </w:r>
      <w:r w:rsidR="0071616D">
        <w:t>-</w:t>
      </w:r>
      <w:r w:rsidR="0018508F">
        <w:t>lactamase production, and decreased</w:t>
      </w:r>
      <w:r w:rsidR="00BA1858">
        <w:t xml:space="preserve"> membrane</w:t>
      </w:r>
      <w:r w:rsidR="0018508F">
        <w:t xml:space="preserve"> permeability</w:t>
      </w:r>
      <w:r w:rsidR="003A26CD">
        <w:t xml:space="preserve"> </w:t>
      </w:r>
      <w:r w:rsidR="0018508F">
        <w:fldChar w:fldCharType="begin" w:fldLock="1"/>
      </w:r>
      <w:r w:rsidR="006B695D">
        <w:instrText>ADDIN CSL_CITATION { "citationItems" : [ { "id" : "ITEM-1", "itemData" : { "DOI" : "10.1128/CMR.00019-11", "ISSN" : "1098-6618", "PMID" : "22232370", "abstract" : "Stenotrophomonas maltophilia is an emerging multidrug-resistant global opportunistic pathogen. The increasing incidence of nosocomial and community-acquired S. maltophilia infections is of particular concern for immunocompromised individuals, as this bacterial pathogen is associated with a significant fatality/case ratio. S. maltophilia is an environmental bacterium found in aqueous habitats, including plant rhizospheres, animals, foods, and water sources. Infections of S. maltophilia can occur in a range of organs and tissues; the organism is commonly found in respiratory tract infections. This review summarizes the current literature and presents S. maltophilia as an organism with various molecular mechanisms used for colonization and infection. S. maltophilia can be recovered from polymicrobial infections, most notably from the respiratory tract of cystic fibrosis patients, as a cocolonizer with Pseudomonas aeruginosa. Recent evidence of cell-cell communication between these pathogens has implications for the development of novel pharmacological therapies. Animal models of S. maltophilia infection have provided useful information about the type of host immune response induced by this opportunistic pathogen. Current and emerging treatments for patients infected with S. maltophilia are discussed.", "author" : [ { "dropping-particle" : "", "family" : "Brooke", "given" : "Joanna S", "non-dropping-particle" : "", "parse-names" : false, "suffix" : "" } ], "container-title" : "Clinical microbiology reviews", "id" : "ITEM-1", "issue" : "1", "issued" : { "date-parts" : [ [ "2012", "1" ] ] }, "page" : "2-41", "title" : "Stenotrophomonas maltophilia: an emerging global opportunistic pathogen.", "type" : "article-journal", "volume" : "25" }, "uris" : [ "http://www.mendeley.com/documents/?uuid=29512d2f-a19c-4ff4-80b6-42fdbf2806e3" ] } ], "mendeley" : { "formattedCitation" : "[1]", "plainTextFormattedCitation" : "[1]", "previouslyFormattedCitation" : "[1]" }, "properties" : { "noteIndex" : 0 }, "schema" : "https://github.com/citation-style-language/schema/raw/master/csl-citation.json" }</w:instrText>
      </w:r>
      <w:r w:rsidR="0018508F">
        <w:fldChar w:fldCharType="separate"/>
      </w:r>
      <w:r w:rsidR="006B1FB3" w:rsidRPr="006B1FB3">
        <w:rPr>
          <w:noProof/>
        </w:rPr>
        <w:t>[1]</w:t>
      </w:r>
      <w:r w:rsidR="0018508F">
        <w:fldChar w:fldCharType="end"/>
      </w:r>
      <w:r w:rsidR="003A26CD">
        <w:t>.</w:t>
      </w:r>
      <w:r w:rsidR="0018508F">
        <w:t xml:space="preserve"> Resistance </w:t>
      </w:r>
      <w:r w:rsidR="0057620E">
        <w:t xml:space="preserve">phenotypes are known to change </w:t>
      </w:r>
      <w:r w:rsidR="0018508F">
        <w:t xml:space="preserve">during the course of treatment, which complicates interpretation of </w:t>
      </w:r>
      <w:r w:rsidR="0057620E" w:rsidRPr="0057620E">
        <w:t xml:space="preserve">automated drug </w:t>
      </w:r>
      <w:r w:rsidR="0018508F">
        <w:t>susceptibility testing</w:t>
      </w:r>
      <w:r w:rsidR="0057620E">
        <w:t xml:space="preserve"> (DST)</w:t>
      </w:r>
      <w:r w:rsidR="00D8717E">
        <w:t xml:space="preserve"> results</w:t>
      </w:r>
      <w:r w:rsidR="003A26CD">
        <w:t xml:space="preserve"> </w:t>
      </w:r>
      <w:r w:rsidR="0018508F">
        <w:fldChar w:fldCharType="begin" w:fldLock="1"/>
      </w:r>
      <w:r w:rsidR="007279FD">
        <w:instrText>ADDIN CSL_CITATION { "citationItems" : [ { "id" : "ITEM-1", "itemData" : { "ISSN" : "00664804", "PMID" : "9124855", "abstract" : "Emergence of Stenotrophomonas maltophilia as a nosocomial pathogen is becoming increasingly apparent. Pleiotropic resistance characterizes S. maltophilia. Furthermore, a slow growth rate and an increased mutation rate generate discordance between in vitro susceptibility testing and clinical outcome. Despite original susceptibility, drug-resistant strains of S. maltophilia are often recovered from patients receiving beta-lactams, quinolones, or aminoglycosides. Given the disparity among various in vitro susceptibility methods, this study incorporated a unique pharmacodynamic model to more accurately characterize the bacterial time-kill curves and mutation rates of four clinical isolates of S. maltophilia following exposure to simulated multidose regimens of ceftazidime, ciprofloxacin, gentamicin, and ticarcillin-clavulanate. Time-kill data demonstrated regrowth of S. maltophilia with all four agents. With the exception of ticarcillin-clavulanate, viable bacterial counts at the end of 24 h exceeded the starting inoculum. Ciprofloxacin only reduced bacterial counts by less than 1.0 log prior to rapid bacterial regrowth. Resistant mutant strains, identical to their parent strain by pulsed-field gel electrophoresis, were observed following exposure to each class of antibiotic. Mutant strains also had distinct susceptibility patterns. These data are consistent with previous reports which suggest that S. maltophilia, despite susceptibility data that imply that the organism is sensitive, develops multiple forms of resistance quickly and against several classes of antimicrobial agents. Standard in vitro susceptibility methods are not completely reliable for detecting resistant S. maltophilia strains; and therefore, interpretation of these results should be done with caution. In vivo studies are needed to determine optimal therapy against S. maltophilia infections.", "author" : [ { "dropping-particle" : "", "family" : "Garrison", "given" : "Mark W.", "non-dropping-particle" : "", "parse-names" : false, "suffix" : "" }, { "dropping-particle" : "", "family" : "Anderson", "given" : "Donald E.", "non-dropping-particle" : "", "parse-names" : false, "suffix" : "" }, { "dropping-particle" : "", "family" : "Campbell", "given" : "Douglas M.", "non-dropping-particle" : "", "parse-names" : false, "suffix" : "" }, { "dropping-particle" : "", "family" : "Carroll", "given" : "Karen C.", "non-dropping-particle" : "", "parse-names" : false, "suffix" : "" }, { "dropping-particle" : "", "family" : "Malone", "given" : "Connie L.", "non-dropping-particle" : "", "parse-names" : false, "suffix" : "" }, { "dropping-particle" : "", "family" : "Anderson", "given" : "Jeffrey D.", "non-dropping-particle" : "", "parse-names" : false, "suffix" : "" }, { "dropping-particle" : "", "family" : "Hollis", "given" : "Richard J.", "non-dropping-particle" : "", "parse-names" : false, "suffix" : "" }, { "dropping-particle" : "", "family" : "Pfaller", "given" : "Michael a.", "non-dropping-particle" : "", "parse-names" : false, "suffix" : "" } ], "container-title" : "Antimicrobial Agents and Chemotherapy", "id" : "ITEM-1", "issue" : "12", "issued" : { "date-parts" : [ [ "1996" ] ] }, "page" : "2859-2864", "title" : "Stenotrophomonas maltophilia: Emergence of multidrug-resistant strains during therapy and in an in vitro pharmacodynamic chamber model", "type" : "article-journal", "volume" : "40" }, "uris" : [ "http://www.mendeley.com/documents/?uuid=96a82146-4cf5-4be5-8a9a-9f4664febada" ] } ], "mendeley" : { "formattedCitation" : "[2]", "plainTextFormattedCitation" : "[2]", "previouslyFormattedCitation" : "[2]" }, "properties" : { "noteIndex" : 0 }, "schema" : "https://github.com/citation-style-language/schema/raw/master/csl-citation.json" }</w:instrText>
      </w:r>
      <w:r w:rsidR="0018508F">
        <w:fldChar w:fldCharType="separate"/>
      </w:r>
      <w:r w:rsidR="00092768" w:rsidRPr="00092768">
        <w:rPr>
          <w:noProof/>
        </w:rPr>
        <w:t>[2]</w:t>
      </w:r>
      <w:r w:rsidR="0018508F">
        <w:fldChar w:fldCharType="end"/>
      </w:r>
      <w:r w:rsidR="003A26CD">
        <w:t>.</w:t>
      </w:r>
      <w:r w:rsidR="0057620E">
        <w:t xml:space="preserve"> A</w:t>
      </w:r>
      <w:r w:rsidR="00FD78D4">
        <w:t xml:space="preserve"> mutant strain of</w:t>
      </w:r>
      <w:r w:rsidR="00BA1858">
        <w:t xml:space="preserve"> </w:t>
      </w:r>
      <w:r w:rsidR="00BA1858">
        <w:rPr>
          <w:i/>
        </w:rPr>
        <w:t>S. maltophilia</w:t>
      </w:r>
      <w:r w:rsidR="00BA1858">
        <w:t xml:space="preserve"> with emerging resistance to tetracycline, chloramphenicol, and quinolones was previously characterized following </w:t>
      </w:r>
      <w:r w:rsidR="00BA1858">
        <w:rPr>
          <w:i/>
        </w:rPr>
        <w:t>in vitro</w:t>
      </w:r>
      <w:r w:rsidR="00BA1858">
        <w:t xml:space="preserve"> tetracycline selection</w:t>
      </w:r>
      <w:r w:rsidR="003A26CD">
        <w:rPr>
          <w:i/>
        </w:rPr>
        <w:t xml:space="preserve"> </w:t>
      </w:r>
      <w:r w:rsidR="009421FB">
        <w:fldChar w:fldCharType="begin" w:fldLock="1"/>
      </w:r>
      <w:r w:rsidR="007279FD">
        <w:instrText>ADDIN CSL_CITATION { "citationItems" : [ { "id" : "ITEM-1", "itemData" : { "DOI" : "10.1128/AAC.46.11.3386-3393.2002", "ISBN" : "3491585457", "ISSN" : "00664804", "PMID" : "12384340", "abstract" : "We report on the cloning of the gene smeT, which encodes the transcriptional regulator of the Stenotrophomonas maltophilia efflux pump SmeDEF. SmeT belongs to the TetR and AcrR family of transcriptional regulators. The smeT gene is located upstream from the structural operon of the pump genes smeDEF and is divergently transcribed from those genes. Experiments with S. maltophilia and the heterologous host Escherichia coli have demonstrated that SmeT is a transcriptional repressor. S1 nuclease mapping has demonstrated that expression of smeT is driven by a single promoter lying close to the 5' end of the gene and that expression of smeDEF is driven by an unique promoter that overlaps with promoter PSMET: The level of expression of smeT is higher in smeDEF-overproducing S. maltophilia strain D457R, which suggests that SmeT represses its own expression. Band-shifting assays have shown that wild-type strain S. maltophilia D457 contains a cellular factor(s) capable of binding to the intergenic smeT-smeD region. That cellular factor(s) was absent from smeDEF-overproducing S. maltophilia strain D457R. The sequence of smeT from D457R showed a point mutation that led to a Leu166Gln change within the SmeT protein. This change allowed overexpression of both smeDEF and smeT in D457R. It was noteworthy that expression of wild-type SmeT did not fully complement the smeT mutation in D457R. This suggests that the wild-type protein is not dominant over the mutant SmeT.", "author" : [ { "dropping-particle" : "", "family" : "S\u00e1nchez", "given" : "Patricia", "non-dropping-particle" : "", "parse-names" : false, "suffix" : "" }, { "dropping-particle" : "", "family" : "Alonso", "given" : "Ana", "non-dropping-particle" : "", "parse-names" : false, "suffix" : "" }, { "dropping-particle" : "", "family" : "Martinez", "given" : "Jose L", "non-dropping-particle" : "", "parse-names" : false, "suffix" : "" } ], "container-title" : "Antimicrobial Agents and Chemotherapy", "id" : "ITEM-1", "issue" : "11", "issued" : { "date-parts" : [ [ "2002" ] ] }, "page" : "3386-3393", "title" : "Cloning and characterization of SmeT, a repressor of the Stenotrophomonas maltophilia multidrug efflux pump SmeDEF", "type" : "article-journal", "volume" : "46" }, "uris" : [ "http://www.mendeley.com/documents/?uuid=71bad1f4-0f29-45ad-ab07-7eba49bcaff4" ] }, { "id" : "ITEM-2", "itemData" : { "ISSN" : "0066-4804", "PMID" : "9145884", "abstract" : "A cryptic multidrug resistance (MDR) system in Stenotrophomonas maltophilia, the expression of which is selectable by tetracycline, is described. Tetracycline resistance was the consequence of active efflux of the antibiotic, and it was associated with resistance to quinolones and chloramphenicol, but not to aminoglycosides or beta-lactam antibiotics. MDR is linked to the expression of an outer membrane protein (OMP54) both in a model system and in multidrug-resistant clinical isolates.", "author" : [ { "dropping-particle" : "", "family" : "Alonso", "given" : "A", "non-dropping-particle" : "", "parse-names" : false, "suffix" : "" }, { "dropping-particle" : "", "family" : "Mart\u00ednez", "given" : "J L", "non-dropping-particle" : "", "parse-names" : false, "suffix" : "" } ], "container-title" : "Antimicrobial agents and chemotherapy", "id" : "ITEM-2", "issue" : "5", "issued" : { "date-parts" : [ [ "1997" ] ] }, "page" : "1140-1142", "title" : "Multiple antibiotic resistance in Stenotrophomonas maltophilia.", "type" : "article-journal", "volume" : "41" }, "uris" : [ "http://www.mendeley.com/documents/?uuid=8c04615a-5e00-43d0-98fb-e903e095b598" ] } ], "mendeley" : { "formattedCitation" : "[3,4]", "plainTextFormattedCitation" : "[3,4]", "previouslyFormattedCitation" : "[3,4]" }, "properties" : { "noteIndex" : 0 }, "schema" : "https://github.com/citation-style-language/schema/raw/master/csl-citation.json" }</w:instrText>
      </w:r>
      <w:r w:rsidR="009421FB">
        <w:fldChar w:fldCharType="separate"/>
      </w:r>
      <w:r w:rsidR="00092768" w:rsidRPr="00092768">
        <w:rPr>
          <w:noProof/>
        </w:rPr>
        <w:t>[3,4]</w:t>
      </w:r>
      <w:r w:rsidR="009421FB">
        <w:fldChar w:fldCharType="end"/>
      </w:r>
      <w:r w:rsidR="00FD78D4">
        <w:t xml:space="preserve">. However, </w:t>
      </w:r>
      <w:r w:rsidR="0057620E">
        <w:t>little is known about the genetic</w:t>
      </w:r>
      <w:r w:rsidR="00E7590B">
        <w:t xml:space="preserve"> and molecular</w:t>
      </w:r>
      <w:r w:rsidR="0057620E">
        <w:t xml:space="preserve"> mechanisms underlying </w:t>
      </w:r>
      <w:r w:rsidR="00E64264">
        <w:t xml:space="preserve">acquired </w:t>
      </w:r>
      <w:r w:rsidR="0057620E">
        <w:t>resistance in</w:t>
      </w:r>
      <w:r w:rsidR="003B2590">
        <w:t xml:space="preserve"> the</w:t>
      </w:r>
      <w:r w:rsidR="0057620E">
        <w:t xml:space="preserve"> clinical </w:t>
      </w:r>
      <w:r w:rsidR="003B2590">
        <w:t>setting</w:t>
      </w:r>
      <w:r w:rsidR="0057620E">
        <w:t>.</w:t>
      </w:r>
      <w:r w:rsidR="0039726B">
        <w:t xml:space="preserve"> </w:t>
      </w:r>
      <w:r w:rsidR="0039726B" w:rsidRPr="001D276F">
        <w:t>In</w:t>
      </w:r>
      <w:r w:rsidR="0039726B">
        <w:t xml:space="preserve"> this </w:t>
      </w:r>
      <w:r w:rsidR="00FD78D4">
        <w:t>report</w:t>
      </w:r>
      <w:r w:rsidR="0039726B">
        <w:t xml:space="preserve">, we </w:t>
      </w:r>
      <w:r w:rsidR="00FD78D4">
        <w:t xml:space="preserve">describe </w:t>
      </w:r>
      <w:r w:rsidR="0039726B">
        <w:t>the first reported use of whole genome sequencing</w:t>
      </w:r>
      <w:r w:rsidR="00915B68">
        <w:t xml:space="preserve"> (WGS)</w:t>
      </w:r>
      <w:r w:rsidR="0039726B">
        <w:t xml:space="preserve"> to identify a</w:t>
      </w:r>
      <w:r w:rsidR="0095230C">
        <w:t>n acquired quinolone resistance</w:t>
      </w:r>
      <w:r w:rsidR="0039726B">
        <w:t xml:space="preserve"> mutation</w:t>
      </w:r>
      <w:r w:rsidR="00E3405F">
        <w:t xml:space="preserve"> in a </w:t>
      </w:r>
      <w:r w:rsidR="00FD78D4">
        <w:t xml:space="preserve">clinical isolate </w:t>
      </w:r>
      <w:r w:rsidR="00E3405F">
        <w:t xml:space="preserve">of </w:t>
      </w:r>
      <w:r w:rsidR="00E3405F">
        <w:rPr>
          <w:i/>
        </w:rPr>
        <w:t>S. maltophilia</w:t>
      </w:r>
      <w:r w:rsidR="00194CC3">
        <w:t xml:space="preserve">. </w:t>
      </w:r>
    </w:p>
    <w:p w14:paraId="2FE0A9E9" w14:textId="77777777" w:rsidR="000369D6" w:rsidRDefault="000369D6" w:rsidP="00F22595">
      <w:pPr>
        <w:pStyle w:val="Heading1"/>
      </w:pPr>
      <w:r>
        <w:t>Case report</w:t>
      </w:r>
    </w:p>
    <w:p w14:paraId="20F69C8E" w14:textId="580C855E" w:rsidR="000369D6" w:rsidRDefault="000369D6" w:rsidP="00970698">
      <w:pPr>
        <w:pStyle w:val="Normal1"/>
        <w:ind w:firstLine="720"/>
      </w:pPr>
      <w:r>
        <w:t>A 56 year-old man with a history of pancreatic cancer and a Whipple procedure eleven years earlier presented to The Mount Sinai Hospital with variceal bleeding at the hepaticojejunostomy site. A transjugular intrahepatic portosystemic shunt</w:t>
      </w:r>
      <w:r w:rsidR="007035CC">
        <w:t xml:space="preserve"> </w:t>
      </w:r>
      <w:r>
        <w:t xml:space="preserve">was placed, which was complicated by thrombosis. In the following weeks, he had </w:t>
      </w:r>
      <w:r w:rsidR="00122620">
        <w:t>several</w:t>
      </w:r>
      <w:r w:rsidR="00B57D78">
        <w:t xml:space="preserve"> </w:t>
      </w:r>
      <w:r>
        <w:t xml:space="preserve">episodes of polymicrobial </w:t>
      </w:r>
      <w:r w:rsidR="00E27859">
        <w:t>bacteremia</w:t>
      </w:r>
      <w:r w:rsidR="00351DAC">
        <w:t xml:space="preserve"> and</w:t>
      </w:r>
      <w:r w:rsidR="007035CC">
        <w:t xml:space="preserve"> </w:t>
      </w:r>
      <w:r>
        <w:t xml:space="preserve">was treated with </w:t>
      </w:r>
      <w:r w:rsidR="007035CC">
        <w:t xml:space="preserve">multiple </w:t>
      </w:r>
      <w:r>
        <w:t>courses of</w:t>
      </w:r>
      <w:r w:rsidR="00D15E39">
        <w:t xml:space="preserve"> antimicrobials</w:t>
      </w:r>
      <w:r w:rsidR="00351DAC">
        <w:t>,</w:t>
      </w:r>
      <w:r>
        <w:t xml:space="preserve"> including a 10-day course of levofloxacin. </w:t>
      </w:r>
      <w:r w:rsidR="00D149A6">
        <w:t>T</w:t>
      </w:r>
      <w:r>
        <w:t xml:space="preserve">wo months after levofloxacin </w:t>
      </w:r>
      <w:r w:rsidR="00FD78D4">
        <w:t>exposure</w:t>
      </w:r>
      <w:r>
        <w:t xml:space="preserve">, he developed another episode of polymicrobial bacteremia. Blood cultures intermittently grew </w:t>
      </w:r>
      <w:r>
        <w:rPr>
          <w:i/>
        </w:rPr>
        <w:t>S. maltophilia</w:t>
      </w:r>
      <w:r>
        <w:t xml:space="preserve">, </w:t>
      </w:r>
      <w:r>
        <w:rPr>
          <w:i/>
        </w:rPr>
        <w:t>E. faecium</w:t>
      </w:r>
      <w:r>
        <w:t xml:space="preserve">, and </w:t>
      </w:r>
      <w:r>
        <w:rPr>
          <w:i/>
        </w:rPr>
        <w:t>Candida parapsilosis</w:t>
      </w:r>
      <w:r>
        <w:t xml:space="preserve"> despite appropriate antimicrobial therapy. Automated DST showed that the </w:t>
      </w:r>
      <w:r w:rsidR="007C2EB0">
        <w:t xml:space="preserve">first </w:t>
      </w:r>
      <w:r>
        <w:rPr>
          <w:i/>
        </w:rPr>
        <w:t>S. maltophilia</w:t>
      </w:r>
      <w:r>
        <w:t xml:space="preserve"> isolate acquired was susceptible to levofloxacin </w:t>
      </w:r>
      <w:r w:rsidR="00092768">
        <w:t>(</w:t>
      </w:r>
      <w:r>
        <w:t xml:space="preserve">minimum inhibitory concentration </w:t>
      </w:r>
      <w:r w:rsidR="00092768">
        <w:t>[</w:t>
      </w:r>
      <w:r>
        <w:t>MIC</w:t>
      </w:r>
      <w:r w:rsidR="00092768">
        <w:t>]</w:t>
      </w:r>
      <w:r>
        <w:t xml:space="preserve"> 0.5µg/mL</w:t>
      </w:r>
      <w:r w:rsidR="00092768">
        <w:t>)</w:t>
      </w:r>
      <w:r>
        <w:t xml:space="preserve"> and trimethoprim/sulfamethoxazole</w:t>
      </w:r>
      <w:r w:rsidR="00024830">
        <w:t xml:space="preserve"> (TMP-</w:t>
      </w:r>
      <w:r w:rsidR="00840E26">
        <w:t xml:space="preserve">SMX; </w:t>
      </w:r>
      <w:r>
        <w:t xml:space="preserve">MIC ≤20 µg/mL). He was treated with 400 mg intravenous ciprofloxacin every 8 hours, but blood cultures nine days later </w:t>
      </w:r>
      <w:r w:rsidR="00555CB7">
        <w:t xml:space="preserve">again </w:t>
      </w:r>
      <w:r>
        <w:t xml:space="preserve">grew </w:t>
      </w:r>
      <w:r>
        <w:rPr>
          <w:i/>
        </w:rPr>
        <w:t>S. maltophilia</w:t>
      </w:r>
      <w:r>
        <w:t xml:space="preserve">, now resistant to levofloxacin (MIC &gt;32µg/mL) </w:t>
      </w:r>
      <w:r w:rsidR="00730356">
        <w:t>while still</w:t>
      </w:r>
      <w:r>
        <w:t xml:space="preserve"> susceptible to </w:t>
      </w:r>
      <w:r w:rsidR="0056727C">
        <w:t>TMP-SMX</w:t>
      </w:r>
      <w:r w:rsidR="0056727C" w:rsidDel="0056727C">
        <w:t xml:space="preserve"> </w:t>
      </w:r>
      <w:r>
        <w:t xml:space="preserve">(MIC 1µg/mL). </w:t>
      </w:r>
      <w:r w:rsidR="00362067">
        <w:t>C</w:t>
      </w:r>
      <w:r>
        <w:t xml:space="preserve">iprofloxacin </w:t>
      </w:r>
      <w:r w:rsidR="00362067">
        <w:t xml:space="preserve">therapy </w:t>
      </w:r>
      <w:r>
        <w:t xml:space="preserve">was stopped and intravenous </w:t>
      </w:r>
      <w:r w:rsidR="0056727C">
        <w:t>TMP-SMX</w:t>
      </w:r>
      <w:r>
        <w:t xml:space="preserve"> was given every 8 hours</w:t>
      </w:r>
      <w:r w:rsidR="004417D5">
        <w:t xml:space="preserve">; </w:t>
      </w:r>
      <w:r>
        <w:t xml:space="preserve">subsequent cultures did not grow </w:t>
      </w:r>
      <w:r>
        <w:rPr>
          <w:i/>
        </w:rPr>
        <w:t>S. maltophilia.</w:t>
      </w:r>
    </w:p>
    <w:p w14:paraId="5A5D9FE5" w14:textId="77777777" w:rsidR="00BC294B" w:rsidRDefault="00A21D41">
      <w:pPr>
        <w:pStyle w:val="Heading1"/>
        <w:contextualSpacing w:val="0"/>
      </w:pPr>
      <w:bookmarkStart w:id="2" w:name="h.isobm5ru4yfm" w:colFirst="0" w:colLast="0"/>
      <w:bookmarkEnd w:id="2"/>
      <w:r>
        <w:t>Methods</w:t>
      </w:r>
    </w:p>
    <w:p w14:paraId="2DFC1F83" w14:textId="17197505" w:rsidR="00D42562" w:rsidRDefault="0006274F" w:rsidP="00D42562">
      <w:pPr>
        <w:pStyle w:val="Normal1"/>
        <w:ind w:firstLine="720"/>
      </w:pPr>
      <w:bookmarkStart w:id="3" w:name="h.gnzjjimvgbk" w:colFirst="0" w:colLast="0"/>
      <w:bookmarkStart w:id="4" w:name="h.ldndngepyk1w" w:colFirst="0" w:colLast="0"/>
      <w:bookmarkEnd w:id="3"/>
      <w:bookmarkEnd w:id="4"/>
      <w:r>
        <w:t>Standard cultur</w:t>
      </w:r>
      <w:r w:rsidR="0056493C">
        <w:t>ing</w:t>
      </w:r>
      <w:r>
        <w:t xml:space="preserve"> and susceptibility testing</w:t>
      </w:r>
      <w:r w:rsidRPr="00AB0202">
        <w:t xml:space="preserve"> </w:t>
      </w:r>
      <w:r w:rsidR="00683EF7">
        <w:t xml:space="preserve">were performed by </w:t>
      </w:r>
      <w:r>
        <w:t>automated microbroth dilution (VITEK2, Biomérieux, France)</w:t>
      </w:r>
      <w:r w:rsidR="00683EF7">
        <w:t>.</w:t>
      </w:r>
      <w:r w:rsidRPr="00AB0202">
        <w:t xml:space="preserve"> </w:t>
      </w:r>
      <w:r w:rsidR="00683EF7">
        <w:t>A</w:t>
      </w:r>
      <w:r>
        <w:t xml:space="preserve">ntimicrobial sensitivities were reported and interpreted according to Clinical Laboratory Standards Institute 2015 (CLSI) guidelines for </w:t>
      </w:r>
      <w:r>
        <w:rPr>
          <w:i/>
        </w:rPr>
        <w:t>S. maltophilia</w:t>
      </w:r>
      <w:r>
        <w:t xml:space="preserve"> </w:t>
      </w:r>
      <w:r>
        <w:fldChar w:fldCharType="begin" w:fldLock="1"/>
      </w:r>
      <w:r w:rsidR="007279FD">
        <w:instrText>ADDIN CSL_CITATION { "citationItems" : [ { "id" : "ITEM-1", "itemData" : { "author" : [ { "dropping-particle" : "", "family" : "Clinical and Laboratory Standards Institute", "given" : "", "non-dropping-particle" : "", "parse-names" : false, "suffix" : "" } ], "id" : "ITEM-1", "issued" : { "date-parts" : [ [ "2015" ] ] }, "publisher" : "Clinical and Laboratory Standards Institute", "publisher-place" : "Wayne, PA", "title" : "Performance standards for antimicrobial susceptibility testing; twenty-fifth informational supplement M100-S25.", "type" : "book" }, "uris" : [ "http://www.mendeley.com/documents/?uuid=7edae0cb-2619-473e-abeb-5548ad1fd30e" ] } ], "mendeley" : { "formattedCitation" : "[5]", "plainTextFormattedCitation" : "[5]", "previouslyFormattedCitation" : "[5]" }, "properties" : { "noteIndex" : 0 }, "schema" : "https://github.com/citation-style-language/schema/raw/master/csl-citation.json" }</w:instrText>
      </w:r>
      <w:r>
        <w:fldChar w:fldCharType="separate"/>
      </w:r>
      <w:r w:rsidR="00092768" w:rsidRPr="00092768">
        <w:rPr>
          <w:noProof/>
        </w:rPr>
        <w:t>[5]</w:t>
      </w:r>
      <w:r>
        <w:fldChar w:fldCharType="end"/>
      </w:r>
      <w:r>
        <w:rPr>
          <w:i/>
        </w:rPr>
        <w:t>.</w:t>
      </w:r>
      <w:r>
        <w:t xml:space="preserve"> I</w:t>
      </w:r>
      <w:r w:rsidRPr="00AB0202">
        <w:t>solates were</w:t>
      </w:r>
      <w:r>
        <w:t xml:space="preserve"> then</w:t>
      </w:r>
      <w:r w:rsidRPr="00AB0202">
        <w:t xml:space="preserve"> stocked and frozen </w:t>
      </w:r>
      <w:r>
        <w:t>at</w:t>
      </w:r>
      <w:r w:rsidRPr="00AB0202">
        <w:t xml:space="preserve"> -80°C.</w:t>
      </w:r>
      <w:r>
        <w:t xml:space="preserve"> Drug susceptibility </w:t>
      </w:r>
      <w:r w:rsidR="00D42562">
        <w:t xml:space="preserve">for all isolates in this study </w:t>
      </w:r>
      <w:r>
        <w:t>were later confirmed by Etest (Biomériux, France)</w:t>
      </w:r>
      <w:r w:rsidR="00D42562">
        <w:t xml:space="preserve"> at 24 hours</w:t>
      </w:r>
      <w:r>
        <w:t>.</w:t>
      </w:r>
      <w:r w:rsidRPr="00AB0202">
        <w:t xml:space="preserve"> </w:t>
      </w:r>
    </w:p>
    <w:p w14:paraId="3CE63DC4" w14:textId="2857179D" w:rsidR="009609AC" w:rsidRPr="00A54E61" w:rsidRDefault="00683EF7" w:rsidP="009021DE">
      <w:pPr>
        <w:pStyle w:val="Normal1"/>
        <w:ind w:firstLine="720"/>
      </w:pPr>
      <w:r>
        <w:t>To</w:t>
      </w:r>
      <w:r w:rsidR="0006274F" w:rsidRPr="00AB0202">
        <w:t xml:space="preserve"> prepar</w:t>
      </w:r>
      <w:r>
        <w:t>e</w:t>
      </w:r>
      <w:r w:rsidR="0006274F" w:rsidRPr="00AB0202">
        <w:t xml:space="preserve"> for sequencing, isolates were grown from single colonies in tryptic soy broth, and DNA extraction was per</w:t>
      </w:r>
      <w:r w:rsidR="0006274F">
        <w:t xml:space="preserve">formed as previously described </w:t>
      </w:r>
      <w:r w:rsidR="0006274F">
        <w:fldChar w:fldCharType="begin" w:fldLock="1"/>
      </w:r>
      <w:r w:rsidR="007279FD">
        <w:instrText>ADDIN CSL_CITATION { "citationItems" : [ { "id" : "ITEM-1", "itemData" : { "DOI" : "10.1111/ajt.12897", "ISSN" : "1600-6143", "PMID" : "25250641", "abstract" : "Donor-derived bacterial infection is a recognized complication of solid organ transplantation (SOT). The present report describes the clinical details and successful outcome in a liver transplant recipient despite transmission of methicillin-resistant Staphylococcus aureus (MRSA) from a deceased donor with MRSA endocarditis and bacteremia. We further describe whole genome sequencing (WGS) and complete de novo assembly of the donor and recipient MRSA isolate genomes, which confirms that both isolates are genetically 100% identical. We propose that similar application of WGS techniques to future investigations of donor bacterial transmission would strengthen the definition of proven bacterial transmission in SOT, particularly in the presence of highly clonal bacteria such as MRSA. WGS will further improve our understanding of the epidemiology of bacterial transmission in SOT and the risk of adverse patient outcomes when it occurs.", "author" : [ { "dropping-particle" : "", "family" : "Altman", "given" : "D R", "non-dropping-particle" : "", "parse-names" : false, "suffix" : "" }, { "dropping-particle" : "", "family" : "Sebra", "given" : "R", "non-dropping-particle" : "", "parse-names" : false, "suffix" : "" }, { "dropping-particle" : "", "family" : "Hand", "given" : "J", "non-dropping-particle" : "", "parse-names" : false, "suffix" : "" }, { "dropping-particle" : "", "family" : "Attie", "given" : "O", "non-dropping-particle" : "", "parse-names" : false, "suffix" : "" }, { "dropping-particle" : "", "family" : "Deikus", "given" : "G", "non-dropping-particle" : "", "parse-names" : false, "suffix" : "" }, { "dropping-particle" : "", "family" : "Carpini", "given" : "K W D", "non-dropping-particle" : "", "parse-names" : false, "suffix" : "" }, { "dropping-particle" : "", "family" : "Patel", "given" : "G", "non-dropping-particle" : "", "parse-names" : false, "suffix" : "" }, { "dropping-particle" : "", "family" : "Rana", "given" : "M", "non-dropping-particle" : "", "parse-names" : false, "suffix" : "" }, { "dropping-particle" : "", "family" : "Arvelakis", "given" : "A", "non-dropping-particle" : "", "parse-names" : false, "suffix" : "" }, { "dropping-particle" : "", "family" : "Grewal", "given" : "P", "non-dropping-particle" : "", "parse-names" : false, "suffix" : "" }, { "dropping-particle" : "", "family" : "Dutta", "given" : "J", "non-dropping-particle" : "", "parse-names" : false, "suffix" : "" }, { "dropping-particle" : "", "family" : "Rose", "given" : "H", "non-dropping-particle" : "", "parse-names" : false, "suffix" : "" }, { "dropping-particle" : "", "family" : "Shopsin", "given" : "B", "non-dropping-particle" : "", "parse-names" : false, "suffix" : "" }, { "dropping-particle" : "", "family" : "Daefler", "given" : "S", "non-dropping-particle" : "", "parse-names" : false, "suffix" : "" }, { "dropping-particle" : "", "family" : "Schadt", "given" : "E E", "non-dropping-particle" : "", "parse-names" : false, "suffix" : "" }, { "dropping-particle" : "", "family" : "Kasarskis", "given" : "Andrew", "non-dropping-particle" : "", "parse-names" : false, "suffix" : "" }, { "dropping-particle" : "", "family" : "Bakel", "given" : "H", "non-dropping-particle" : "van", "parse-names" : false, "suffix" : "" }, { "dropping-particle" : "", "family" : "Bashir", "given" : "Ali", "non-dropping-particle" : "", "parse-names" : false, "suffix" : "" }, { "dropping-particle" : "", "family" : "Huprikar", "given" : "S", "non-dropping-particle" : "", "parse-names" : false, "suffix" : "" } ], "container-title" : "American journal of transplantation : official journal of the American Society of Transplantation and the American Society of Transplant Surgeons", "id" : "ITEM-1", "issue" : "11", "issued" : { "date-parts" : [ [ "2014", "11" ] ] }, "page" : "2640-4", "title" : "Transmission of Methicillin-Resistant Staphylococcus aureus via Deceased Donor Liver Transplantation Confirmed by Whole Genome Sequencing.", "type" : "article-journal", "volume" : "14" }, "uris" : [ "http://www.mendeley.com/documents/?uuid=3473b828-d18e-4865-b3a0-3115a45e7359" ] } ], "mendeley" : { "formattedCitation" : "[6]", "plainTextFormattedCitation" : "[6]", "previouslyFormattedCitation" : "[6]" }, "properties" : { "noteIndex" : 0 }, "schema" : "https://github.com/citation-style-language/schema/raw/master/csl-citation.json" }</w:instrText>
      </w:r>
      <w:r w:rsidR="0006274F">
        <w:fldChar w:fldCharType="separate"/>
      </w:r>
      <w:r w:rsidR="00092768" w:rsidRPr="00092768">
        <w:rPr>
          <w:noProof/>
        </w:rPr>
        <w:t>[6]</w:t>
      </w:r>
      <w:r w:rsidR="0006274F">
        <w:fldChar w:fldCharType="end"/>
      </w:r>
      <w:r w:rsidR="0006274F">
        <w:t>.</w:t>
      </w:r>
      <w:r w:rsidR="0006274F" w:rsidRPr="00AB0202">
        <w:t xml:space="preserve"> </w:t>
      </w:r>
      <w:r w:rsidR="001B0AA1">
        <w:t>WGS</w:t>
      </w:r>
      <w:r w:rsidR="007035CC">
        <w:t xml:space="preserve"> was performed </w:t>
      </w:r>
      <w:r w:rsidR="000C6191">
        <w:t>on</w:t>
      </w:r>
      <w:r w:rsidR="00083E8C">
        <w:t xml:space="preserve"> the PacBio RSII </w:t>
      </w:r>
      <w:r w:rsidR="00DE7F3E">
        <w:t xml:space="preserve">for </w:t>
      </w:r>
      <w:r w:rsidR="00D42562">
        <w:t>the initial and subsequent</w:t>
      </w:r>
      <w:r w:rsidR="007035CC">
        <w:t xml:space="preserve"> </w:t>
      </w:r>
      <w:r w:rsidR="00AB0202" w:rsidRPr="004F3254">
        <w:rPr>
          <w:i/>
        </w:rPr>
        <w:t>S. maltophilia</w:t>
      </w:r>
      <w:r w:rsidR="00AB0202" w:rsidRPr="00AB0202">
        <w:t xml:space="preserve"> </w:t>
      </w:r>
      <w:r w:rsidR="007035CC">
        <w:t xml:space="preserve">blood culture </w:t>
      </w:r>
      <w:r w:rsidR="00884AA4">
        <w:t xml:space="preserve">isolates </w:t>
      </w:r>
      <w:r w:rsidR="007035CC">
        <w:t xml:space="preserve">from </w:t>
      </w:r>
      <w:r w:rsidR="00D30714">
        <w:t>the case patient (Patient 1) and five other patients</w:t>
      </w:r>
      <w:r w:rsidR="00E73A58">
        <w:t xml:space="preserve"> </w:t>
      </w:r>
      <w:r w:rsidR="00603880">
        <w:t>selected from</w:t>
      </w:r>
      <w:r w:rsidR="00603880" w:rsidRPr="00AB0202">
        <w:t xml:space="preserve"> </w:t>
      </w:r>
      <w:r w:rsidR="00884AA4">
        <w:t>a two-month</w:t>
      </w:r>
      <w:r w:rsidR="00884AA4" w:rsidRPr="00AB0202">
        <w:t xml:space="preserve"> </w:t>
      </w:r>
      <w:r w:rsidR="00AB0202" w:rsidRPr="00AB0202">
        <w:t>period</w:t>
      </w:r>
      <w:r w:rsidR="00884AA4">
        <w:t xml:space="preserve"> in 2013</w:t>
      </w:r>
      <w:r w:rsidR="007035CC">
        <w:t xml:space="preserve"> at The Mount Sinai Hospital (</w:t>
      </w:r>
      <w:r w:rsidR="007035CC" w:rsidRPr="00A26BA9">
        <w:t>Table 1</w:t>
      </w:r>
      <w:r w:rsidR="007035CC">
        <w:t>)</w:t>
      </w:r>
      <w:r w:rsidR="00AB0202" w:rsidRPr="00AB0202">
        <w:t xml:space="preserve">. </w:t>
      </w:r>
      <w:r w:rsidR="009021DE">
        <w:t>Ad</w:t>
      </w:r>
      <w:bookmarkStart w:id="5" w:name="h.ljwy3e86yqts" w:colFirst="0" w:colLast="0"/>
      <w:bookmarkEnd w:id="5"/>
      <w:r w:rsidR="00701498">
        <w:t>ditional</w:t>
      </w:r>
      <w:r w:rsidR="007279FD">
        <w:t xml:space="preserve"> details </w:t>
      </w:r>
      <w:r w:rsidR="009021DE">
        <w:t xml:space="preserve">are </w:t>
      </w:r>
      <w:r w:rsidR="007279FD">
        <w:t>in Supplementary Methods.</w:t>
      </w:r>
      <w:bookmarkStart w:id="6" w:name="h.ghyvplvlz5rj" w:colFirst="0" w:colLast="0"/>
      <w:bookmarkEnd w:id="6"/>
    </w:p>
    <w:p w14:paraId="175FF1B4" w14:textId="77777777" w:rsidR="00BC294B" w:rsidRDefault="00A21D41">
      <w:pPr>
        <w:pStyle w:val="Heading1"/>
        <w:contextualSpacing w:val="0"/>
      </w:pPr>
      <w:bookmarkStart w:id="7" w:name="h.ehken9tz4lp" w:colFirst="0" w:colLast="0"/>
      <w:bookmarkStart w:id="8" w:name="h.45y03bim9sis" w:colFirst="0" w:colLast="0"/>
      <w:bookmarkStart w:id="9" w:name="h.hlrvjmmej1mb" w:colFirst="0" w:colLast="0"/>
      <w:bookmarkStart w:id="10" w:name="h.1obot87wf3r8" w:colFirst="0" w:colLast="0"/>
      <w:bookmarkEnd w:id="7"/>
      <w:bookmarkEnd w:id="8"/>
      <w:bookmarkEnd w:id="9"/>
      <w:bookmarkEnd w:id="10"/>
      <w:r>
        <w:t>Results</w:t>
      </w:r>
    </w:p>
    <w:p w14:paraId="4098314E" w14:textId="2B0236B3" w:rsidR="00BC294B" w:rsidRDefault="00E26522">
      <w:pPr>
        <w:pStyle w:val="Normal1"/>
      </w:pPr>
      <w:r>
        <w:t xml:space="preserve">Two </w:t>
      </w:r>
      <w:r w:rsidR="00CF6CCB">
        <w:t xml:space="preserve">complete </w:t>
      </w:r>
      <w:r>
        <w:t>whole</w:t>
      </w:r>
      <w:r w:rsidR="00696E5D">
        <w:t xml:space="preserve"> </w:t>
      </w:r>
      <w:r w:rsidR="00A21D41">
        <w:t xml:space="preserve">genome sequences </w:t>
      </w:r>
      <w:r>
        <w:t>were derived</w:t>
      </w:r>
      <w:r w:rsidR="00BD76E6">
        <w:t xml:space="preserve"> from</w:t>
      </w:r>
      <w:r w:rsidR="00D42562">
        <w:t xml:space="preserve"> the case patient</w:t>
      </w:r>
      <w:r w:rsidR="00BD76E6">
        <w:t xml:space="preserve"> </w:t>
      </w:r>
      <w:r>
        <w:t xml:space="preserve">isolates </w:t>
      </w:r>
      <w:r w:rsidR="00BD76E6">
        <w:t xml:space="preserve">before and after the change in </w:t>
      </w:r>
      <w:r w:rsidR="005D1D31">
        <w:t xml:space="preserve">levofloxacin </w:t>
      </w:r>
      <w:r w:rsidR="00BD76E6">
        <w:t>MIC</w:t>
      </w:r>
      <w:r w:rsidR="00D42562">
        <w:t xml:space="preserve"> and </w:t>
      </w:r>
      <w:r w:rsidR="00A21D41">
        <w:t xml:space="preserve">compared </w:t>
      </w:r>
      <w:r>
        <w:t>to</w:t>
      </w:r>
      <w:r w:rsidR="00A21D41">
        <w:t xml:space="preserve"> </w:t>
      </w:r>
      <w:r w:rsidR="00D42562">
        <w:t xml:space="preserve">whole genome sequences of </w:t>
      </w:r>
      <w:r w:rsidR="00A21D41">
        <w:t xml:space="preserve">five </w:t>
      </w:r>
      <w:r w:rsidR="00D42562">
        <w:t xml:space="preserve">control </w:t>
      </w:r>
      <w:r w:rsidR="00A21D41">
        <w:rPr>
          <w:i/>
        </w:rPr>
        <w:t>S. maltophilia</w:t>
      </w:r>
      <w:r w:rsidR="00A21D41">
        <w:t xml:space="preserve"> isolates</w:t>
      </w:r>
      <w:r w:rsidR="00B92436">
        <w:t xml:space="preserve">. </w:t>
      </w:r>
      <w:r w:rsidR="00A24A32">
        <w:t>All s</w:t>
      </w:r>
      <w:r w:rsidR="00A21D41">
        <w:t xml:space="preserve">equences were </w:t>
      </w:r>
      <w:r>
        <w:rPr>
          <w:i/>
        </w:rPr>
        <w:t>de novo</w:t>
      </w:r>
      <w:r>
        <w:t xml:space="preserve"> </w:t>
      </w:r>
      <w:r w:rsidR="00A21D41">
        <w:t xml:space="preserve">assembled, </w:t>
      </w:r>
      <w:r w:rsidR="008A12FC">
        <w:t xml:space="preserve">i.e., </w:t>
      </w:r>
      <w:r w:rsidR="00D47F0F">
        <w:t xml:space="preserve">without </w:t>
      </w:r>
      <w:r w:rsidR="0089029E">
        <w:t>regard to</w:t>
      </w:r>
      <w:r w:rsidR="00A21D41">
        <w:t xml:space="preserve"> reference assemblies.</w:t>
      </w:r>
      <w:r w:rsidR="00037EB7">
        <w:t xml:space="preserve"> </w:t>
      </w:r>
      <w:r w:rsidR="009F5FA7" w:rsidRPr="00970698">
        <w:t>Table 1</w:t>
      </w:r>
      <w:r w:rsidR="009F5FA7" w:rsidRPr="00A54E61">
        <w:rPr>
          <w:b/>
        </w:rPr>
        <w:t xml:space="preserve"> </w:t>
      </w:r>
      <w:r w:rsidR="009F5FA7">
        <w:t>summarizes the</w:t>
      </w:r>
      <w:r w:rsidR="003A4ABE">
        <w:t xml:space="preserve"> relative</w:t>
      </w:r>
      <w:r w:rsidR="009F5FA7">
        <w:t xml:space="preserve"> </w:t>
      </w:r>
      <w:r w:rsidR="00037EB7" w:rsidRPr="009F5FA7">
        <w:t>date</w:t>
      </w:r>
      <w:r w:rsidR="003A4ABE">
        <w:t>s</w:t>
      </w:r>
      <w:r w:rsidR="00037EB7">
        <w:t xml:space="preserve"> of collection</w:t>
      </w:r>
      <w:r w:rsidR="003A4ABE">
        <w:t xml:space="preserve">, </w:t>
      </w:r>
      <w:r w:rsidR="008313C8">
        <w:t xml:space="preserve">antimicrobial </w:t>
      </w:r>
      <w:r w:rsidR="00A21D41" w:rsidRPr="008313C8">
        <w:t>susceptibility</w:t>
      </w:r>
      <w:r w:rsidR="00A21D41">
        <w:t xml:space="preserve"> results</w:t>
      </w:r>
      <w:r w:rsidR="00037EB7">
        <w:t>, and assembly statistics</w:t>
      </w:r>
      <w:r w:rsidR="00A21D41">
        <w:t>.</w:t>
      </w:r>
    </w:p>
    <w:p w14:paraId="29A84E8F" w14:textId="696634D5" w:rsidR="00BC294B" w:rsidRDefault="00A21D41">
      <w:pPr>
        <w:pStyle w:val="Heading2"/>
        <w:contextualSpacing w:val="0"/>
      </w:pPr>
      <w:bookmarkStart w:id="11" w:name="h.e93ia5eot1wg" w:colFirst="0" w:colLast="0"/>
      <w:bookmarkEnd w:id="11"/>
      <w:r>
        <w:t xml:space="preserve">Emergence of a </w:t>
      </w:r>
      <w:r w:rsidR="00696E5D">
        <w:t xml:space="preserve">point mutation </w:t>
      </w:r>
      <w:r>
        <w:t>conferring quinolone resistance</w:t>
      </w:r>
    </w:p>
    <w:p w14:paraId="4AAC929A" w14:textId="52EA8D84" w:rsidR="00170B68" w:rsidRDefault="00170B68" w:rsidP="00170B68">
      <w:pPr>
        <w:pStyle w:val="Normal1"/>
        <w:contextualSpacing/>
      </w:pPr>
      <w:r>
        <w:t>Assembled genome</w:t>
      </w:r>
      <w:r w:rsidR="00A21D41">
        <w:t xml:space="preserve"> sequences for the two </w:t>
      </w:r>
      <w:r w:rsidR="00874777">
        <w:t xml:space="preserve">case patient </w:t>
      </w:r>
      <w:r>
        <w:t>isolates before</w:t>
      </w:r>
      <w:r w:rsidR="005D1D31">
        <w:t xml:space="preserve"> (ISMMS2)</w:t>
      </w:r>
      <w:r>
        <w:t xml:space="preserve"> and after</w:t>
      </w:r>
      <w:r w:rsidR="005D1D31">
        <w:t xml:space="preserve"> (ISMMS2R)</w:t>
      </w:r>
      <w:r>
        <w:t xml:space="preserve"> observation of levofloxacin resistance</w:t>
      </w:r>
      <w:r w:rsidR="00A21D41">
        <w:t xml:space="preserve"> were compared</w:t>
      </w:r>
      <w:r w:rsidR="00C61EB8">
        <w:t xml:space="preserve"> directly</w:t>
      </w:r>
      <w:r w:rsidR="00E255DB">
        <w:t xml:space="preserve"> and</w:t>
      </w:r>
      <w:r w:rsidR="00A21D41">
        <w:t xml:space="preserve"> were identical except for one</w:t>
      </w:r>
      <w:r w:rsidR="00696E5D">
        <w:t xml:space="preserve"> single nucleotide variant</w:t>
      </w:r>
      <w:r w:rsidR="00A21D41">
        <w:t xml:space="preserve"> </w:t>
      </w:r>
      <w:r w:rsidR="00696E5D">
        <w:t>(</w:t>
      </w:r>
      <w:r w:rsidR="00A21D41">
        <w:t>SN</w:t>
      </w:r>
      <w:r w:rsidR="00696E5D">
        <w:t>V)</w:t>
      </w:r>
      <w:r w:rsidR="00A21D41">
        <w:t xml:space="preserve"> and five one-base indels</w:t>
      </w:r>
      <w:r w:rsidR="00A21D41" w:rsidRPr="00874777">
        <w:t>.</w:t>
      </w:r>
      <w:r>
        <w:t xml:space="preserve"> </w:t>
      </w:r>
      <w:r w:rsidR="00752BAF" w:rsidRPr="00970698">
        <w:t xml:space="preserve">Sanger sequencing confirmed the presence of the </w:t>
      </w:r>
      <w:r w:rsidR="007A05C8" w:rsidRPr="00970698">
        <w:t>SNV</w:t>
      </w:r>
      <w:r w:rsidR="00752BAF" w:rsidRPr="00970698">
        <w:t>, but identified the indels as homopolymer assembly errors.</w:t>
      </w:r>
      <w:r w:rsidR="00752BAF">
        <w:t xml:space="preserve"> </w:t>
      </w:r>
      <w:r w:rsidR="009B64E8">
        <w:t>C</w:t>
      </w:r>
      <w:r>
        <w:t>oding domain sequence</w:t>
      </w:r>
      <w:r w:rsidR="009B64E8">
        <w:t xml:space="preserve"> predictions</w:t>
      </w:r>
      <w:r>
        <w:t xml:space="preserve"> </w:t>
      </w:r>
      <w:r w:rsidR="009B64E8">
        <w:t>for</w:t>
      </w:r>
      <w:r>
        <w:t xml:space="preserve"> the surrounding locus</w:t>
      </w:r>
      <w:r w:rsidR="004F666E">
        <w:t xml:space="preserve"> (Figure 1A)</w:t>
      </w:r>
      <w:r w:rsidR="009B64E8">
        <w:t xml:space="preserve"> revealed that</w:t>
      </w:r>
      <w:r>
        <w:t xml:space="preserve"> the </w:t>
      </w:r>
      <w:r w:rsidR="00696E5D">
        <w:t xml:space="preserve">SNV </w:t>
      </w:r>
      <w:r>
        <w:t xml:space="preserve">was </w:t>
      </w:r>
      <w:r w:rsidR="00D01FA2">
        <w:t xml:space="preserve">inside </w:t>
      </w:r>
      <w:r w:rsidR="00A21D41">
        <w:rPr>
          <w:i/>
        </w:rPr>
        <w:t>smeT</w:t>
      </w:r>
      <w:r w:rsidR="00A21D41">
        <w:t xml:space="preserve">, a </w:t>
      </w:r>
      <w:r w:rsidR="00A21D41">
        <w:rPr>
          <w:i/>
        </w:rPr>
        <w:t>tetR</w:t>
      </w:r>
      <w:r w:rsidR="00A21D41">
        <w:t xml:space="preserve">-like repressor upstream of the structural operon for the </w:t>
      </w:r>
      <w:r w:rsidR="00A21D41">
        <w:rPr>
          <w:i/>
        </w:rPr>
        <w:t>smeDEF</w:t>
      </w:r>
      <w:r>
        <w:t xml:space="preserve"> genes, which encode a multidrug efflux pump. </w:t>
      </w:r>
      <w:r w:rsidR="004F666E">
        <w:t xml:space="preserve">The SNV </w:t>
      </w:r>
      <w:r>
        <w:t>is</w:t>
      </w:r>
      <w:r w:rsidR="00A21D41">
        <w:t xml:space="preserve"> an A&gt;T substitution at position 497</w:t>
      </w:r>
      <w:r w:rsidR="004F666E">
        <w:t xml:space="preserve"> of </w:t>
      </w:r>
      <w:r w:rsidR="004F666E">
        <w:rPr>
          <w:i/>
        </w:rPr>
        <w:t>smeT</w:t>
      </w:r>
      <w:r w:rsidR="00A21D41">
        <w:t xml:space="preserve"> causing</w:t>
      </w:r>
      <w:r>
        <w:t xml:space="preserve"> a nonsynonymous L166Q mutation</w:t>
      </w:r>
      <w:r w:rsidR="00D01FA2">
        <w:t>.</w:t>
      </w:r>
    </w:p>
    <w:p w14:paraId="7096E3CE" w14:textId="71F04E85" w:rsidR="002F5E8C" w:rsidRDefault="00170B68" w:rsidP="005E0E23">
      <w:pPr>
        <w:pStyle w:val="Normal1"/>
        <w:ind w:firstLine="720"/>
        <w:contextualSpacing/>
      </w:pPr>
      <w:r>
        <w:t>The same nonsynonymous mutation</w:t>
      </w:r>
      <w:r w:rsidR="00A21D41">
        <w:t xml:space="preserve"> </w:t>
      </w:r>
      <w:r>
        <w:t>has been</w:t>
      </w:r>
      <w:r w:rsidR="00A21D41">
        <w:t xml:space="preserve"> previously observed in an </w:t>
      </w:r>
      <w:r w:rsidR="00A21D41">
        <w:rPr>
          <w:i/>
        </w:rPr>
        <w:t>in vitro</w:t>
      </w:r>
      <w:r w:rsidR="00A21D41">
        <w:t xml:space="preserve"> strain of </w:t>
      </w:r>
      <w:r w:rsidR="00A21D41">
        <w:rPr>
          <w:i/>
        </w:rPr>
        <w:t>S. maltophilia</w:t>
      </w:r>
      <w:r w:rsidR="00A21D41">
        <w:t>, D457R, created by selecting single-step tetracycline-resistant mutants from the antibiotic-su</w:t>
      </w:r>
      <w:r>
        <w:t>sceptible clinical strain D457</w:t>
      </w:r>
      <w:r w:rsidR="00384663">
        <w:t xml:space="preserve"> </w:t>
      </w:r>
      <w:r w:rsidR="00A44B70">
        <w:fldChar w:fldCharType="begin" w:fldLock="1"/>
      </w:r>
      <w:r w:rsidR="007279FD">
        <w:instrText>ADDIN CSL_CITATION { "citationItems" : [ { "id" : "ITEM-1", "itemData" : { "DOI" : "10.1128/AAC.46.11.3386-3393.2002", "ISBN" : "3491585457", "ISSN" : "00664804", "PMID" : "12384340", "abstract" : "We report on the cloning of the gene smeT, which encodes the transcriptional regulator of the Stenotrophomonas maltophilia efflux pump SmeDEF. SmeT belongs to the TetR and AcrR family of transcriptional regulators. The smeT gene is located upstream from the structural operon of the pump genes smeDEF and is divergently transcribed from those genes. Experiments with S. maltophilia and the heterologous host Escherichia coli have demonstrated that SmeT is a transcriptional repressor. S1 nuclease mapping has demonstrated that expression of smeT is driven by a single promoter lying close to the 5' end of the gene and that expression of smeDEF is driven by an unique promoter that overlaps with promoter PSMET: The level of expression of smeT is higher in smeDEF-overproducing S. maltophilia strain D457R, which suggests that SmeT represses its own expression. Band-shifting assays have shown that wild-type strain S. maltophilia D457 contains a cellular factor(s) capable of binding to the intergenic smeT-smeD region. That cellular factor(s) was absent from smeDEF-overproducing S. maltophilia strain D457R. The sequence of smeT from D457R showed a point mutation that led to a Leu166Gln change within the SmeT protein. This change allowed overexpression of both smeDEF and smeT in D457R. It was noteworthy that expression of wild-type SmeT did not fully complement the smeT mutation in D457R. This suggests that the wild-type protein is not dominant over the mutant SmeT.", "author" : [ { "dropping-particle" : "", "family" : "S\u00e1nchez", "given" : "Patricia", "non-dropping-particle" : "", "parse-names" : false, "suffix" : "" }, { "dropping-particle" : "", "family" : "Alonso", "given" : "Ana", "non-dropping-particle" : "", "parse-names" : false, "suffix" : "" }, { "dropping-particle" : "", "family" : "Martinez", "given" : "Jose L", "non-dropping-particle" : "", "parse-names" : false, "suffix" : "" } ], "container-title" : "Antimicrobial Agents and Chemotherapy", "id" : "ITEM-1", "issue" : "11", "issued" : { "date-parts" : [ [ "2002" ] ] }, "page" : "3386-3393", "title" : "Cloning and characterization of SmeT, a repressor of the Stenotrophomonas maltophilia multidrug efflux pump SmeDEF", "type" : "article-journal", "volume" : "46" }, "uris" : [ "http://www.mendeley.com/documents/?uuid=71bad1f4-0f29-45ad-ab07-7eba49bcaff4" ] }, { "id" : "ITEM-2", "itemData" : { "ISSN" : "0066-4804", "PMID" : "9145884", "abstract" : "A cryptic multidrug resistance (MDR) system in Stenotrophomonas maltophilia, the expression of which is selectable by tetracycline, is described. Tetracycline resistance was the consequence of active efflux of the antibiotic, and it was associated with resistance to quinolones and chloramphenicol, but not to aminoglycosides or beta-lactam antibiotics. MDR is linked to the expression of an outer membrane protein (OMP54) both in a model system and in multidrug-resistant clinical isolates.", "author" : [ { "dropping-particle" : "", "family" : "Alonso", "given" : "A", "non-dropping-particle" : "", "parse-names" : false, "suffix" : "" }, { "dropping-particle" : "", "family" : "Mart\u00ednez", "given" : "J L", "non-dropping-particle" : "", "parse-names" : false, "suffix" : "" } ], "container-title" : "Antimicrobial agents and chemotherapy", "id" : "ITEM-2", "issue" : "5", "issued" : { "date-parts" : [ [ "1997" ] ] }, "page" : "1140-1142", "title" : "Multiple antibiotic resistance in Stenotrophomonas maltophilia.", "type" : "article-journal", "volume" : "41" }, "uris" : [ "http://www.mendeley.com/documents/?uuid=8c04615a-5e00-43d0-98fb-e903e095b598" ] } ], "mendeley" : { "formattedCitation" : "[3,4]", "plainTextFormattedCitation" : "[3,4]", "previouslyFormattedCitation" : "[3,4]" }, "properties" : { "noteIndex" : 0 }, "schema" : "https://github.com/citation-style-language/schema/raw/master/csl-citation.json" }</w:instrText>
      </w:r>
      <w:r w:rsidR="00A44B70">
        <w:fldChar w:fldCharType="separate"/>
      </w:r>
      <w:r w:rsidR="00092768" w:rsidRPr="00092768">
        <w:rPr>
          <w:noProof/>
        </w:rPr>
        <w:t>[3,4]</w:t>
      </w:r>
      <w:r w:rsidR="00A44B70">
        <w:fldChar w:fldCharType="end"/>
      </w:r>
      <w:r w:rsidR="00384663">
        <w:t>.</w:t>
      </w:r>
      <w:r>
        <w:t xml:space="preserve"> </w:t>
      </w:r>
      <w:r w:rsidR="00A21D41">
        <w:t xml:space="preserve">The mutation is in the eighth α-helix of the </w:t>
      </w:r>
      <w:r w:rsidR="00A21D41">
        <w:rPr>
          <w:i/>
        </w:rPr>
        <w:t>smeT</w:t>
      </w:r>
      <w:r w:rsidR="00A21D41">
        <w:t xml:space="preserve"> protein</w:t>
      </w:r>
      <w:r w:rsidR="00F07ADC">
        <w:t xml:space="preserve"> </w:t>
      </w:r>
      <w:r w:rsidR="00F07ADC">
        <w:fldChar w:fldCharType="begin" w:fldLock="1"/>
      </w:r>
      <w:r w:rsidR="00541F96">
        <w:instrText>ADDIN CSL_CITATION { "citationItems" : [ { "id" : "ITEM-1", "itemData" : { "DOI" : "10.1074/jbc.M809221200", "ISBN" : "0021-9258 (Print)\\n0021-9258 (Linking)", "ISSN" : "00219258", "PMID" : "19324881", "abstract" : "Stenotrophomonas maltophilia is an opportunistic pathogen characterized for its intrinsic low susceptibility to several antibiotics. Part of this low susceptibility relies on the expression of chromosomally encoded multidrug efflux pumps, with SmeDEF being the most relevant antibiotic resistance efflux pump so far studied in this bacterial species. Expression of smeDEF is down-regulated by the SmeT repressor, encoded upstream smeDEF, in its complementary DNA strand. In the present article we present the crystal structure of SmeT and analyze its interactions with its cognate operator. Like other members of the TetR family of transcriptional repressors, SmeT behaves as a dimer and presents some common structural features with other TetR proteins like TtgR, QacR, and TetR. Differing from other TetR proteins for which the structure is available, SmeT turned out to have two extensions at the N and C termini that might be relevant for its function. Besides, SmeT presents the smallest binding pocket so far described in the TetR family of transcriptional repressors, which may correlate with a specific type and range of effectors. In vitro studies revealed that SmeT binds to a 28-bp pseudopalindromic region, forming two complexes. This operator region was found to overlap the promoters of smeT and smeDEF. This finding is consistent with a role for SmeT simultaneously down-regulating smeT and smeDEF transcription, likely by steric hindrance on RNA polymerase binding to DNA.", "author" : [ { "dropping-particle" : "", "family" : "Hern\u00e1ndez", "given" : "Alvaro", "non-dropping-particle" : "", "parse-names" : false, "suffix" : "" }, { "dropping-particle" : "", "family" : "Mat\u00e9", "given" : "Mar\u00eda J.", "non-dropping-particle" : "", "parse-names" : false, "suffix" : "" }, { "dropping-particle" : "", "family" : "S\u00e1nchez-D\u00edaz", "given" : "Patricia C.", "non-dropping-particle" : "", "parse-names" : false, "suffix" : "" }, { "dropping-particle" : "", "family" : "Romero", "given" : "Antonio", "non-dropping-particle" : "", "parse-names" : false, "suffix" : "" }, { "dropping-particle" : "", "family" : "Rojo", "given" : "Fwenando", "non-dropping-particle" : "", "parse-names" : false, "suffix" : "" }, { "dropping-particle" : "", "family" : "Mart\u00ednez", "given" : "Jos\u00e9 L.", "non-dropping-particle" : "", "parse-names" : false, "suffix" : "" } ], "container-title" : "Journal of Biological Chemistry", "id" : "ITEM-1", "issue" : "21", "issued" : { "date-parts" : [ [ "2009" ] ] }, "page" : "14428-14438", "title" : "Structural and functional analysis of SmeT, the repressor of the Stenotrophomonas maltophilia multidrug efflux pump SmeDEF", "type" : "article-journal", "volume" : "284" }, "uris" : [ "http://www.mendeley.com/documents/?uuid=156d7a45-4438-446c-a5e5-cec25923523e" ] } ], "mendeley" : { "formattedCitation" : "[7]", "plainTextFormattedCitation" : "[7]", "previouslyFormattedCitation" : "[7]" }, "properties" : { "noteIndex" : 0 }, "schema" : "https://github.com/citation-style-language/schema/raw/master/csl-citation.json" }</w:instrText>
      </w:r>
      <w:r w:rsidR="00F07ADC">
        <w:fldChar w:fldCharType="separate"/>
      </w:r>
      <w:r w:rsidR="00D149A6" w:rsidRPr="00D149A6">
        <w:rPr>
          <w:noProof/>
        </w:rPr>
        <w:t>[7]</w:t>
      </w:r>
      <w:r w:rsidR="00F07ADC">
        <w:fldChar w:fldCharType="end"/>
      </w:r>
      <w:r w:rsidR="00731F78">
        <w:t xml:space="preserve">, which </w:t>
      </w:r>
      <w:r w:rsidR="00A21D41">
        <w:t>homodimer</w:t>
      </w:r>
      <w:r w:rsidR="00FF34F6">
        <w:t>izes</w:t>
      </w:r>
      <w:r w:rsidR="00A21D41">
        <w:t xml:space="preserve"> </w:t>
      </w:r>
      <w:r w:rsidR="00FF34F6">
        <w:t xml:space="preserve">to </w:t>
      </w:r>
      <w:r w:rsidR="00A21D41">
        <w:t xml:space="preserve">repress transcription of the </w:t>
      </w:r>
      <w:r w:rsidR="00A21D41">
        <w:rPr>
          <w:i/>
        </w:rPr>
        <w:t>smeDEF</w:t>
      </w:r>
      <w:r w:rsidR="00A21D41">
        <w:t xml:space="preserve"> operon</w:t>
      </w:r>
      <w:r w:rsidR="00384663">
        <w:t xml:space="preserve"> </w:t>
      </w:r>
      <w:r w:rsidR="00F07ADC">
        <w:fldChar w:fldCharType="begin" w:fldLock="1"/>
      </w:r>
      <w:r w:rsidR="00541F96">
        <w:instrText>ADDIN CSL_CITATION { "citationItems" : [ { "id" : "ITEM-1", "itemData" : { "DOI" : "10.1074/jbc.M809221200", "ISBN" : "0021-9258 (Print)\\n0021-9258 (Linking)", "ISSN" : "00219258", "PMID" : "19324881", "abstract" : "Stenotrophomonas maltophilia is an opportunistic pathogen characterized for its intrinsic low susceptibility to several antibiotics. Part of this low susceptibility relies on the expression of chromosomally encoded multidrug efflux pumps, with SmeDEF being the most relevant antibiotic resistance efflux pump so far studied in this bacterial species. Expression of smeDEF is down-regulated by the SmeT repressor, encoded upstream smeDEF, in its complementary DNA strand. In the present article we present the crystal structure of SmeT and analyze its interactions with its cognate operator. Like other members of the TetR family of transcriptional repressors, SmeT behaves as a dimer and presents some common structural features with other TetR proteins like TtgR, QacR, and TetR. Differing from other TetR proteins for which the structure is available, SmeT turned out to have two extensions at the N and C termini that might be relevant for its function. Besides, SmeT presents the smallest binding pocket so far described in the TetR family of transcriptional repressors, which may correlate with a specific type and range of effectors. In vitro studies revealed that SmeT binds to a 28-bp pseudopalindromic region, forming two complexes. This operator region was found to overlap the promoters of smeT and smeDEF. This finding is consistent with a role for SmeT simultaneously down-regulating smeT and smeDEF transcription, likely by steric hindrance on RNA polymerase binding to DNA.", "author" : [ { "dropping-particle" : "", "family" : "Hern\u00e1ndez", "given" : "Alvaro", "non-dropping-particle" : "", "parse-names" : false, "suffix" : "" }, { "dropping-particle" : "", "family" : "Mat\u00e9", "given" : "Mar\u00eda J.", "non-dropping-particle" : "", "parse-names" : false, "suffix" : "" }, { "dropping-particle" : "", "family" : "S\u00e1nchez-D\u00edaz", "given" : "Patricia C.", "non-dropping-particle" : "", "parse-names" : false, "suffix" : "" }, { "dropping-particle" : "", "family" : "Romero", "given" : "Antonio", "non-dropping-particle" : "", "parse-names" : false, "suffix" : "" }, { "dropping-particle" : "", "family" : "Rojo", "given" : "Fwenando", "non-dropping-particle" : "", "parse-names" : false, "suffix" : "" }, { "dropping-particle" : "", "family" : "Mart\u00ednez", "given" : "Jos\u00e9 L.", "non-dropping-particle" : "", "parse-names" : false, "suffix" : "" } ], "container-title" : "Journal of Biological Chemistry", "id" : "ITEM-1", "issue" : "21", "issued" : { "date-parts" : [ [ "2009" ] ] }, "page" : "14428-14438", "title" : "Structural and functional analysis of SmeT, the repressor of the Stenotrophomonas maltophilia multidrug efflux pump SmeDEF", "type" : "article-journal", "volume" : "284" }, "uris" : [ "http://www.mendeley.com/documents/?uuid=156d7a45-4438-446c-a5e5-cec25923523e" ] }, { "id" : "ITEM-2", "itemData" : { "DOI" : "10.1128/AAC.46.11.3386-3393.2002", "ISBN" : "3491585457", "ISSN" : "00664804", "PMID" : "12384340", "abstract" : "We report on the cloning of the gene smeT, which encodes the transcriptional regulator of the Stenotrophomonas maltophilia efflux pump SmeDEF. SmeT belongs to the TetR and AcrR family of transcriptional regulators. The smeT gene is located upstream from the structural operon of the pump genes smeDEF and is divergently transcribed from those genes. Experiments with S. maltophilia and the heterologous host Escherichia coli have demonstrated that SmeT is a transcriptional repressor. S1 nuclease mapping has demonstrated that expression of smeT is driven by a single promoter lying close to the 5' end of the gene and that expression of smeDEF is driven by an unique promoter that overlaps with promoter PSMET: The level of expression of smeT is higher in smeDEF-overproducing S. maltophilia strain D457R, which suggests that SmeT represses its own expression. Band-shifting assays have shown that wild-type strain S. maltophilia D457 contains a cellular factor(s) capable of binding to the intergenic smeT-smeD region. That cellular factor(s) was absent from smeDEF-overproducing S. maltophilia strain D457R. The sequence of smeT from D457R showed a point mutation that led to a Leu166Gln change within the SmeT protein. This change allowed overexpression of both smeDEF and smeT in D457R. It was noteworthy that expression of wild-type SmeT did not fully complement the smeT mutation in D457R. This suggests that the wild-type protein is not dominant over the mutant SmeT.", "author" : [ { "dropping-particle" : "", "family" : "S\u00e1nchez", "given" : "Patricia", "non-dropping-particle" : "", "parse-names" : false, "suffix" : "" }, { "dropping-particle" : "", "family" : "Alonso", "given" : "Ana", "non-dropping-particle" : "", "parse-names" : false, "suffix" : "" }, { "dropping-particle" : "", "family" : "Martinez", "given" : "Jose L", "non-dropping-particle" : "", "parse-names" : false, "suffix" : "" } ], "container-title" : "Antimicrobial Agents and Chemotherapy", "id" : "ITEM-2", "issue" : "11", "issued" : { "date-parts" : [ [ "2002" ] ] }, "page" : "3386-3393", "title" : "Cloning and characterization of SmeT, a repressor of the Stenotrophomonas maltophilia multidrug efflux pump SmeDEF", "type" : "article-journal", "volume" : "46" }, "uris" : [ "http://www.mendeley.com/documents/?uuid=71bad1f4-0f29-45ad-ab07-7eba49bcaff4" ] } ], "mendeley" : { "formattedCitation" : "[3,7]", "plainTextFormattedCitation" : "[3,7]", "previouslyFormattedCitation" : "[3,7]" }, "properties" : { "noteIndex" : 0 }, "schema" : "https://github.com/citation-style-language/schema/raw/master/csl-citation.json" }</w:instrText>
      </w:r>
      <w:r w:rsidR="00F07ADC">
        <w:fldChar w:fldCharType="separate"/>
      </w:r>
      <w:r w:rsidR="00D149A6" w:rsidRPr="00D149A6">
        <w:rPr>
          <w:noProof/>
        </w:rPr>
        <w:t>[3,7]</w:t>
      </w:r>
      <w:r w:rsidR="00F07ADC">
        <w:fldChar w:fldCharType="end"/>
      </w:r>
      <w:r w:rsidR="00384663">
        <w:t>.</w:t>
      </w:r>
      <w:r>
        <w:t xml:space="preserve"> </w:t>
      </w:r>
      <w:r w:rsidR="00A21D41">
        <w:t xml:space="preserve">Although </w:t>
      </w:r>
      <w:r w:rsidR="00731F78">
        <w:t xml:space="preserve">the </w:t>
      </w:r>
      <w:r w:rsidR="00A21D41">
        <w:t xml:space="preserve">mutation is not in the DNA-binding region, </w:t>
      </w:r>
      <w:r w:rsidR="00A32B45">
        <w:t>it</w:t>
      </w:r>
      <w:r w:rsidR="00A21D41">
        <w:t xml:space="preserve"> </w:t>
      </w:r>
      <w:r w:rsidR="00A32B45">
        <w:t xml:space="preserve">has been shown to </w:t>
      </w:r>
      <w:r w:rsidR="00A21D41">
        <w:t xml:space="preserve">disable the repressor activity of </w:t>
      </w:r>
      <w:r w:rsidR="00A21D41">
        <w:rPr>
          <w:i/>
        </w:rPr>
        <w:t>SmeT</w:t>
      </w:r>
      <w:r w:rsidR="00384663">
        <w:t xml:space="preserve"> </w:t>
      </w:r>
      <w:r w:rsidR="00541D6D">
        <w:fldChar w:fldCharType="begin" w:fldLock="1"/>
      </w:r>
      <w:r w:rsidR="007279FD">
        <w:instrText>ADDIN CSL_CITATION { "citationItems" : [ { "id" : "ITEM-1", "itemData" : { "DOI" : "10.1128/AAC.46.11.3386-3393.2002", "ISBN" : "3491585457", "ISSN" : "00664804", "PMID" : "12384340", "abstract" : "We report on the cloning of the gene smeT, which encodes the transcriptional regulator of the Stenotrophomonas maltophilia efflux pump SmeDEF. SmeT belongs to the TetR and AcrR family of transcriptional regulators. The smeT gene is located upstream from the structural operon of the pump genes smeDEF and is divergently transcribed from those genes. Experiments with S. maltophilia and the heterologous host Escherichia coli have demonstrated that SmeT is a transcriptional repressor. S1 nuclease mapping has demonstrated that expression of smeT is driven by a single promoter lying close to the 5' end of the gene and that expression of smeDEF is driven by an unique promoter that overlaps with promoter PSMET: The level of expression of smeT is higher in smeDEF-overproducing S. maltophilia strain D457R, which suggests that SmeT represses its own expression. Band-shifting assays have shown that wild-type strain S. maltophilia D457 contains a cellular factor(s) capable of binding to the intergenic smeT-smeD region. That cellular factor(s) was absent from smeDEF-overproducing S. maltophilia strain D457R. The sequence of smeT from D457R showed a point mutation that led to a Leu166Gln change within the SmeT protein. This change allowed overexpression of both smeDEF and smeT in D457R. It was noteworthy that expression of wild-type SmeT did not fully complement the smeT mutation in D457R. This suggests that the wild-type protein is not dominant over the mutant SmeT.", "author" : [ { "dropping-particle" : "", "family" : "S\u00e1nchez", "given" : "Patricia", "non-dropping-particle" : "", "parse-names" : false, "suffix" : "" }, { "dropping-particle" : "", "family" : "Alonso", "given" : "Ana", "non-dropping-particle" : "", "parse-names" : false, "suffix" : "" }, { "dropping-particle" : "", "family" : "Martinez", "given" : "Jose L", "non-dropping-particle" : "", "parse-names" : false, "suffix" : "" } ], "container-title" : "Antimicrobial Agents and Chemotherapy", "id" : "ITEM-1", "issue" : "11", "issued" : { "date-parts" : [ [ "2002" ] ] }, "page" : "3386-3393", "title" : "Cloning and characterization of SmeT, a repressor of the Stenotrophomonas maltophilia multidrug efflux pump SmeDEF", "type" : "article-journal", "volume" : "46" }, "uris" : [ "http://www.mendeley.com/documents/?uuid=71bad1f4-0f29-45ad-ab07-7eba49bcaff4" ] } ], "mendeley" : { "formattedCitation" : "[3]", "plainTextFormattedCitation" : "[3]", "previouslyFormattedCitation" : "[3]" }, "properties" : { "noteIndex" : 0 }, "schema" : "https://github.com/citation-style-language/schema/raw/master/csl-citation.json" }</w:instrText>
      </w:r>
      <w:r w:rsidR="00541D6D">
        <w:fldChar w:fldCharType="separate"/>
      </w:r>
      <w:r w:rsidR="00092768" w:rsidRPr="00092768">
        <w:rPr>
          <w:noProof/>
        </w:rPr>
        <w:t>[3]</w:t>
      </w:r>
      <w:r w:rsidR="00541D6D">
        <w:fldChar w:fldCharType="end"/>
      </w:r>
      <w:r w:rsidR="00384663">
        <w:t>,</w:t>
      </w:r>
      <w:r w:rsidR="00A21D41">
        <w:t xml:space="preserve"> leading to upregulation of </w:t>
      </w:r>
      <w:r w:rsidR="00A21D41">
        <w:rPr>
          <w:i/>
        </w:rPr>
        <w:t>SmeDEF</w:t>
      </w:r>
      <w:r>
        <w:rPr>
          <w:i/>
        </w:rPr>
        <w:t xml:space="preserve"> </w:t>
      </w:r>
      <w:r w:rsidR="004E5846">
        <w:t>and conferring</w:t>
      </w:r>
      <w:r w:rsidR="00541D6D">
        <w:t xml:space="preserve"> an MDR phenotype</w:t>
      </w:r>
      <w:r w:rsidR="00384663">
        <w:t xml:space="preserve"> </w:t>
      </w:r>
      <w:r w:rsidR="00541D6D">
        <w:fldChar w:fldCharType="begin" w:fldLock="1"/>
      </w:r>
      <w:r w:rsidR="00541F96">
        <w:instrText>ADDIN CSL_CITATION { "citationItems" : [ { "id" : "ITEM-1", "itemData" : { "DOI" : "10.1128/AAC.45.6.1879-1881.2001", "ISBN" : "3491585457", "ISSN" : "00664804", "PMID" : "11353642", "abstract" : "The presence of the multidrug efflux pump SmeDEF was assessed in a collection of clinical isolates of Stenotrophomonas maltophilia. All isolates encoded this pump, as demonstrated by PCR. Forty-seven percent of the strains overproduced a protein of the same size that was immunoreactive against an anti-SmeF antibody, and 33% overexpressed the gene semD when they were tested by reverse transcription-PCR. A correlation between smeDEF overexpression and antibiotic resistance was observed.", "author" : [ { "dropping-particle" : "", "family" : "Alonso", "given" : "Ana", "non-dropping-particle" : "", "parse-names" : false, "suffix" : "" }, { "dropping-particle" : "", "family" : "Martinez", "given" : "Jose Luis", "non-dropping-particle" : "", "parse-names" : false, "suffix" : "" } ], "container-title" : "Antimicrobial Agents and Chemotherapy", "id" : "ITEM-1", "issue" : "6", "issued" : { "date-parts" : [ [ "2001" ] ] }, "page" : "1879-1881", "title" : "Expression of multidrug efflux pump smeDEF by clinical isolates of Stenotrophomonas maltophilia", "type" : "article-journal", "volume" : "45" }, "uris" : [ "http://www.mendeley.com/documents/?uuid=65e801dd-3db3-4055-a5aa-4dbc87dce333" ] } ], "mendeley" : { "formattedCitation" : "[8]", "plainTextFormattedCitation" : "[8]", "previouslyFormattedCitation" : "[8]" }, "properties" : { "noteIndex" : 0 }, "schema" : "https://github.com/citation-style-language/schema/raw/master/csl-citation.json" }</w:instrText>
      </w:r>
      <w:r w:rsidR="00541D6D">
        <w:fldChar w:fldCharType="separate"/>
      </w:r>
      <w:r w:rsidR="00D149A6" w:rsidRPr="00D149A6">
        <w:rPr>
          <w:noProof/>
        </w:rPr>
        <w:t>[8]</w:t>
      </w:r>
      <w:r w:rsidR="00541D6D">
        <w:fldChar w:fldCharType="end"/>
      </w:r>
      <w:r w:rsidR="00384663">
        <w:t>.</w:t>
      </w:r>
    </w:p>
    <w:p w14:paraId="1CBF2917" w14:textId="6415D96D" w:rsidR="00BC294B" w:rsidRDefault="00A21D41" w:rsidP="00457D34">
      <w:pPr>
        <w:pStyle w:val="Normal1"/>
        <w:ind w:firstLine="720"/>
        <w:contextualSpacing/>
      </w:pPr>
      <w:r w:rsidRPr="00970698">
        <w:t>Figure 1B</w:t>
      </w:r>
      <w:r w:rsidR="00541D6D">
        <w:t xml:space="preserve"> shows an </w:t>
      </w:r>
      <w:r w:rsidR="005E0E23">
        <w:t>amino-acid sequence</w:t>
      </w:r>
      <w:r w:rsidR="00F337D3">
        <w:t xml:space="preserve"> alignment comparing </w:t>
      </w:r>
      <w:r>
        <w:rPr>
          <w:i/>
        </w:rPr>
        <w:t>SmeT</w:t>
      </w:r>
      <w:r w:rsidR="00F337D3">
        <w:t xml:space="preserve"> in D457</w:t>
      </w:r>
      <w:r w:rsidR="00384663">
        <w:t xml:space="preserve"> and</w:t>
      </w:r>
      <w:r>
        <w:t xml:space="preserve"> D457R</w:t>
      </w:r>
      <w:r w:rsidR="00384663">
        <w:t xml:space="preserve"> to aligned sequences from our seven isolates. </w:t>
      </w:r>
      <w:r w:rsidR="002F5E8C">
        <w:t xml:space="preserve">Notably, while none of the remaining isolates shared the same L166Q (c.497A&gt;T) mutation, another isolate resistant to levofloxacin, ISMMS4, displayed a C&gt;T mutation at position 388 of </w:t>
      </w:r>
      <w:r w:rsidR="002F5E8C">
        <w:rPr>
          <w:i/>
        </w:rPr>
        <w:t>smeT</w:t>
      </w:r>
      <w:r w:rsidR="002F5E8C">
        <w:t xml:space="preserve"> that creates a premature stop codon that likely disrupts </w:t>
      </w:r>
      <w:r w:rsidR="002F5E8C">
        <w:rPr>
          <w:i/>
        </w:rPr>
        <w:t>smeT</w:t>
      </w:r>
      <w:r w:rsidR="002F5E8C">
        <w:t xml:space="preserve"> function (</w:t>
      </w:r>
      <w:r w:rsidR="002F5E8C" w:rsidRPr="00970698">
        <w:t xml:space="preserve">Figure 1A </w:t>
      </w:r>
      <w:r w:rsidR="002F5E8C" w:rsidRPr="00915B68">
        <w:t>and</w:t>
      </w:r>
      <w:r w:rsidR="00AB1D02" w:rsidRPr="00970698">
        <w:t xml:space="preserve"> </w:t>
      </w:r>
      <w:r w:rsidR="002F5E8C" w:rsidRPr="00970698">
        <w:t>1B</w:t>
      </w:r>
      <w:r w:rsidR="002F5E8C" w:rsidRPr="00170B68">
        <w:t>)</w:t>
      </w:r>
      <w:r w:rsidR="002F5E8C">
        <w:t>.</w:t>
      </w:r>
      <w:r w:rsidR="00457D34" w:rsidDel="00457D34">
        <w:t xml:space="preserve"> </w:t>
      </w:r>
    </w:p>
    <w:p w14:paraId="6C981758" w14:textId="77777777" w:rsidR="00BC294B" w:rsidRDefault="00A21D41">
      <w:pPr>
        <w:pStyle w:val="Heading2"/>
        <w:contextualSpacing w:val="0"/>
      </w:pPr>
      <w:bookmarkStart w:id="12" w:name="h.87kqqssm9kei" w:colFirst="0" w:colLast="0"/>
      <w:bookmarkEnd w:id="12"/>
      <w:r>
        <w:t xml:space="preserve">Diverse sources of </w:t>
      </w:r>
      <w:r>
        <w:rPr>
          <w:i/>
        </w:rPr>
        <w:t>S. maltophilia</w:t>
      </w:r>
      <w:r>
        <w:t xml:space="preserve"> identified with WGS</w:t>
      </w:r>
    </w:p>
    <w:p w14:paraId="1059BAFA" w14:textId="01B1CE9F" w:rsidR="00923BCA" w:rsidRDefault="00A21D41" w:rsidP="00923BCA">
      <w:pPr>
        <w:pStyle w:val="Normal1"/>
        <w:contextualSpacing/>
      </w:pPr>
      <w:r>
        <w:t xml:space="preserve">Significant diversity </w:t>
      </w:r>
      <w:r w:rsidR="000F1DE1">
        <w:t xml:space="preserve">was </w:t>
      </w:r>
      <w:r>
        <w:t xml:space="preserve">observed among the </w:t>
      </w:r>
      <w:r w:rsidR="000F1DE1">
        <w:rPr>
          <w:i/>
        </w:rPr>
        <w:t xml:space="preserve">S. maltophilia </w:t>
      </w:r>
      <w:r w:rsidR="00915B68">
        <w:t xml:space="preserve">isolates from all six </w:t>
      </w:r>
      <w:r>
        <w:t xml:space="preserve">patients. </w:t>
      </w:r>
      <w:r w:rsidR="00384663" w:rsidRPr="00970698">
        <w:t>Supplementary F</w:t>
      </w:r>
      <w:r w:rsidRPr="00970698">
        <w:t xml:space="preserve">igure </w:t>
      </w:r>
      <w:r w:rsidR="00384663" w:rsidRPr="00970698">
        <w:t>1</w:t>
      </w:r>
      <w:r w:rsidR="00B144D0">
        <w:t xml:space="preserve"> shows a </w:t>
      </w:r>
      <w:r>
        <w:t xml:space="preserve">maximum-likelihood phylogeny </w:t>
      </w:r>
      <w:r w:rsidR="00B144D0">
        <w:t xml:space="preserve">with </w:t>
      </w:r>
      <w:r w:rsidR="00FF5185">
        <w:t>branch lengths</w:t>
      </w:r>
      <w:r w:rsidR="00B144D0">
        <w:t xml:space="preserve"> </w:t>
      </w:r>
      <w:r w:rsidR="00FF5185">
        <w:t xml:space="preserve">scaled to </w:t>
      </w:r>
      <w:r w:rsidR="00696E5D">
        <w:t xml:space="preserve">SNV </w:t>
      </w:r>
      <w:r w:rsidR="00FF5185">
        <w:t>distances</w:t>
      </w:r>
      <w:r w:rsidR="00B144D0">
        <w:t>. O</w:t>
      </w:r>
      <w:r>
        <w:t>ur isolates distribute widely among</w:t>
      </w:r>
      <w:r w:rsidR="00FF5185">
        <w:t xml:space="preserve"> all</w:t>
      </w:r>
      <w:r>
        <w:t xml:space="preserve"> </w:t>
      </w:r>
      <w:r w:rsidR="00B144D0">
        <w:t>four</w:t>
      </w:r>
      <w:r>
        <w:t xml:space="preserve"> reference assemblies for </w:t>
      </w:r>
      <w:r w:rsidR="00FF5185">
        <w:t xml:space="preserve">complete </w:t>
      </w:r>
      <w:r w:rsidR="00FF5185">
        <w:rPr>
          <w:i/>
        </w:rPr>
        <w:t xml:space="preserve">S. maltophilia </w:t>
      </w:r>
      <w:r w:rsidR="00FF5185">
        <w:t xml:space="preserve">genomes </w:t>
      </w:r>
      <w:r>
        <w:t>in GenBank.</w:t>
      </w:r>
      <w:r w:rsidR="00923BCA">
        <w:t xml:space="preserve"> </w:t>
      </w:r>
      <w:r w:rsidR="004B1B6B">
        <w:t>T</w:t>
      </w:r>
      <w:r>
        <w:t xml:space="preserve">he distances of </w:t>
      </w:r>
      <w:r w:rsidR="00FF5185">
        <w:t>tens of</w:t>
      </w:r>
      <w:r>
        <w:t xml:space="preserve"> thousand</w:t>
      </w:r>
      <w:r w:rsidR="00733182">
        <w:t>s of</w:t>
      </w:r>
      <w:r>
        <w:t xml:space="preserve"> </w:t>
      </w:r>
      <w:r w:rsidR="00696E5D">
        <w:t xml:space="preserve">SNVs </w:t>
      </w:r>
      <w:r>
        <w:t xml:space="preserve">seen in our phylogeny suggest that the natural diversity of pathogenic </w:t>
      </w:r>
      <w:r>
        <w:rPr>
          <w:i/>
        </w:rPr>
        <w:t>S. maltophilia</w:t>
      </w:r>
      <w:r>
        <w:t xml:space="preserve"> is greater than</w:t>
      </w:r>
      <w:r w:rsidR="00923BCA">
        <w:t xml:space="preserve"> that</w:t>
      </w:r>
      <w:r>
        <w:t xml:space="preserve"> captured by the current set of reference assemblies</w:t>
      </w:r>
      <w:r w:rsidR="008F6899">
        <w:t>,</w:t>
      </w:r>
      <w:r w:rsidR="007E2128">
        <w:t xml:space="preserve"> even within a single hospital setting.</w:t>
      </w:r>
      <w:r w:rsidR="00923BCA">
        <w:t xml:space="preserve"> </w:t>
      </w:r>
    </w:p>
    <w:p w14:paraId="74E69CAF" w14:textId="42AAA20F" w:rsidR="00BC294B" w:rsidRDefault="00A21D41" w:rsidP="00AB449A">
      <w:pPr>
        <w:pStyle w:val="Normal1"/>
        <w:ind w:firstLine="720"/>
        <w:contextualSpacing/>
      </w:pPr>
      <w:r>
        <w:t xml:space="preserve">Recombination is not an obvious source of diversity in our </w:t>
      </w:r>
      <w:r>
        <w:rPr>
          <w:i/>
        </w:rPr>
        <w:t>S. maltophilia</w:t>
      </w:r>
      <w:r>
        <w:t xml:space="preserve"> i</w:t>
      </w:r>
      <w:r w:rsidR="00A14D2C">
        <w:t xml:space="preserve">solates. </w:t>
      </w:r>
      <w:r w:rsidR="00384663" w:rsidRPr="00970698">
        <w:t>Supplementary</w:t>
      </w:r>
      <w:r w:rsidR="00384663" w:rsidRPr="00915B68">
        <w:t xml:space="preserve"> </w:t>
      </w:r>
      <w:r w:rsidRPr="00970698">
        <w:t xml:space="preserve">Figure </w:t>
      </w:r>
      <w:r w:rsidR="00384663" w:rsidRPr="00970698">
        <w:t>2</w:t>
      </w:r>
      <w:r w:rsidR="00A14D2C">
        <w:t xml:space="preserve"> depicts whole genome alignments</w:t>
      </w:r>
      <w:r w:rsidR="00BF64D4">
        <w:t xml:space="preserve"> </w:t>
      </w:r>
      <w:r w:rsidR="00485B87">
        <w:t>between</w:t>
      </w:r>
      <w:r w:rsidR="00587205">
        <w:t xml:space="preserve"> the four </w:t>
      </w:r>
      <w:r w:rsidR="00BF64D4">
        <w:t>clinical isolates</w:t>
      </w:r>
      <w:r w:rsidR="00587205">
        <w:t xml:space="preserve"> where assembly </w:t>
      </w:r>
      <w:r w:rsidR="00485B87">
        <w:t>produced</w:t>
      </w:r>
      <w:r w:rsidR="00587205">
        <w:t xml:space="preserve"> a circularized chromosome</w:t>
      </w:r>
      <w:r w:rsidR="00BF64D4">
        <w:t xml:space="preserve"> and </w:t>
      </w:r>
      <w:r w:rsidR="00587205">
        <w:t>the four</w:t>
      </w:r>
      <w:r w:rsidR="009558EC">
        <w:t xml:space="preserve"> GenBank</w:t>
      </w:r>
      <w:r w:rsidR="00587205">
        <w:t xml:space="preserve"> </w:t>
      </w:r>
      <w:r w:rsidR="00BF64D4">
        <w:t>reference</w:t>
      </w:r>
      <w:r w:rsidR="009558EC">
        <w:t>s</w:t>
      </w:r>
      <w:r w:rsidR="00384663">
        <w:t>,</w:t>
      </w:r>
      <w:r w:rsidR="00A14D2C">
        <w:t xml:space="preserve"> showing </w:t>
      </w:r>
      <w:r w:rsidR="007600EA">
        <w:t xml:space="preserve">small </w:t>
      </w:r>
      <w:r w:rsidR="00FF5185">
        <w:t xml:space="preserve">areas </w:t>
      </w:r>
      <w:r w:rsidR="00A14D2C">
        <w:t xml:space="preserve">of </w:t>
      </w:r>
      <w:r>
        <w:t xml:space="preserve">non-homology </w:t>
      </w:r>
      <w:r w:rsidR="00A14D2C">
        <w:t>separating</w:t>
      </w:r>
      <w:r>
        <w:t xml:space="preserve"> large regions of significant homology</w:t>
      </w:r>
      <w:r w:rsidR="001658A2">
        <w:t xml:space="preserve"> occur</w:t>
      </w:r>
      <w:r w:rsidR="00FF5185">
        <w:t>ring</w:t>
      </w:r>
      <w:r w:rsidR="001658A2">
        <w:t xml:space="preserve"> </w:t>
      </w:r>
      <w:r w:rsidR="007600EA">
        <w:t xml:space="preserve">generally </w:t>
      </w:r>
      <w:r w:rsidR="001658A2">
        <w:t>in the same order for each genome</w:t>
      </w:r>
      <w:r>
        <w:t>.</w:t>
      </w:r>
      <w:r w:rsidR="00FF5185">
        <w:t xml:space="preserve"> </w:t>
      </w:r>
      <w:r w:rsidR="00485B87">
        <w:t xml:space="preserve">ISMMS2 and ISMMS2R are </w:t>
      </w:r>
      <w:r w:rsidR="008D765A">
        <w:t>structurally identical</w:t>
      </w:r>
      <w:r w:rsidR="00485B87">
        <w:t>,</w:t>
      </w:r>
      <w:r w:rsidR="008D765A">
        <w:t xml:space="preserve"> </w:t>
      </w:r>
      <w:r w:rsidR="00230A0F">
        <w:t>as</w:t>
      </w:r>
      <w:r w:rsidR="008D765A">
        <w:t xml:space="preserve"> expected for serial isolates,</w:t>
      </w:r>
      <w:r w:rsidR="00485B87">
        <w:t xml:space="preserve"> while r</w:t>
      </w:r>
      <w:r w:rsidR="00FF5185">
        <w:t xml:space="preserve">ecombination events </w:t>
      </w:r>
      <w:r w:rsidR="00485B87">
        <w:t xml:space="preserve">among other strains </w:t>
      </w:r>
      <w:r w:rsidR="002C34DD">
        <w:t>are</w:t>
      </w:r>
      <w:r w:rsidR="00485B87">
        <w:t xml:space="preserve"> limited to small 1-2kb segments.</w:t>
      </w:r>
      <w:r>
        <w:t xml:space="preserve"> </w:t>
      </w:r>
      <w:r w:rsidR="003B734B">
        <w:t xml:space="preserve">Epigenetics motif analysis </w:t>
      </w:r>
      <w:r w:rsidR="00FF2EB3">
        <w:t>also suggests</w:t>
      </w:r>
      <w:r>
        <w:t xml:space="preserve"> th</w:t>
      </w:r>
      <w:r w:rsidR="003B734B">
        <w:t>at the isolates are not related</w:t>
      </w:r>
      <w:r w:rsidR="00FE3BA3">
        <w:t>.</w:t>
      </w:r>
      <w:r w:rsidR="003B734B" w:rsidRPr="00A54E61">
        <w:rPr>
          <w:b/>
        </w:rPr>
        <w:t xml:space="preserve"> </w:t>
      </w:r>
      <w:r w:rsidR="00384663" w:rsidRPr="00970698">
        <w:t xml:space="preserve">Supplementary </w:t>
      </w:r>
      <w:r w:rsidR="003B734B" w:rsidRPr="00970698">
        <w:t xml:space="preserve">Table </w:t>
      </w:r>
      <w:r w:rsidR="00384663" w:rsidRPr="00970698">
        <w:t>1</w:t>
      </w:r>
      <w:r w:rsidR="0032601A">
        <w:t xml:space="preserve"> shows </w:t>
      </w:r>
      <w:r w:rsidR="00FE3BA3">
        <w:t xml:space="preserve">different </w:t>
      </w:r>
      <w:r w:rsidR="0032601A">
        <w:t>motifs in</w:t>
      </w:r>
      <w:r w:rsidR="00FE3BA3">
        <w:t xml:space="preserve"> isolates from separate patients</w:t>
      </w:r>
      <w:r w:rsidR="00FE3BA3" w:rsidRPr="009130C4">
        <w:t>,</w:t>
      </w:r>
      <w:r w:rsidR="000E180C">
        <w:t xml:space="preserve"> </w:t>
      </w:r>
      <w:r w:rsidR="00953156">
        <w:t>implicat</w:t>
      </w:r>
      <w:r w:rsidR="000E180C">
        <w:t>ing</w:t>
      </w:r>
      <w:r w:rsidR="00953156">
        <w:t xml:space="preserve"> differences</w:t>
      </w:r>
      <w:r>
        <w:t xml:space="preserve"> in type </w:t>
      </w:r>
      <w:r w:rsidR="001612A8">
        <w:t>I</w:t>
      </w:r>
      <w:r>
        <w:t>I &amp; I</w:t>
      </w:r>
      <w:r w:rsidR="001612A8">
        <w:t>I</w:t>
      </w:r>
      <w:r>
        <w:t>I restriction modification systems</w:t>
      </w:r>
      <w:r w:rsidR="0026670F">
        <w:t xml:space="preserve"> between</w:t>
      </w:r>
      <w:r w:rsidR="00880D7C">
        <w:t xml:space="preserve"> the</w:t>
      </w:r>
      <w:r w:rsidR="0026670F">
        <w:t xml:space="preserve"> isolates</w:t>
      </w:r>
      <w:r w:rsidR="000E180C">
        <w:t xml:space="preserve"> </w:t>
      </w:r>
      <w:r w:rsidR="003A4C8F">
        <w:t>more likely</w:t>
      </w:r>
      <w:r w:rsidR="000E180C">
        <w:t xml:space="preserve"> to be</w:t>
      </w:r>
      <w:r w:rsidR="003A4C8F">
        <w:t xml:space="preserve"> caused by</w:t>
      </w:r>
      <w:r w:rsidR="005B32FA">
        <w:t xml:space="preserve"> </w:t>
      </w:r>
      <w:r>
        <w:t>inter-strain/species horizontal transfer</w:t>
      </w:r>
      <w:r w:rsidR="001612A8">
        <w:t xml:space="preserve"> of methyltransferases</w:t>
      </w:r>
      <w:r>
        <w:t xml:space="preserve"> than</w:t>
      </w:r>
      <w:r w:rsidR="000E180C">
        <w:t xml:space="preserve"> by</w:t>
      </w:r>
      <w:r>
        <w:t xml:space="preserve"> intra-strain </w:t>
      </w:r>
      <w:r w:rsidR="005368D7">
        <w:t>mutations</w:t>
      </w:r>
      <w:r w:rsidR="00541F96">
        <w:t xml:space="preserve"> </w:t>
      </w:r>
      <w:r w:rsidR="00541F96">
        <w:fldChar w:fldCharType="begin" w:fldLock="1"/>
      </w:r>
      <w:r w:rsidR="00931058">
        <w:instrText>ADDIN CSL_CITATION { "citationItems" : [ { "id" : "ITEM-1", "itemData" : { "DOI" : "10.1038/nrmicro2283", "ISBN" : "1740-1534 (Electronic)\\r1740-1526 (Linking)", "ISSN" : "1740-1526", "PMID" : "20140025", "abstract" : "In several host-adapted pathogens, phase variation has been found to occur in genes that encode methyltransferases associated with type III restriction-modification systems. It was recently shown that in the human pathogens Haemophilus influenzae, Neisseria gonorrhoeae and Neisseria meningitidis phase variation of a type III DNA methyltransferase, encoded by members of the mod gene family, regulates the expression of multiple genes. This novel genetic system has been termed the 'phasevarion' (phase-variable regulon). The wide distribution of phase-variable mod family genes indicates that this may be a common strategy used by host-adapted bacterial pathogens to randomly switch between distinct cell types.", "author" : [ { "dropping-particle" : "", "family" : "Srikhanta", "given" : "Yogitha N", "non-dropping-particle" : "", "parse-names" : false, "suffix" : "" }, { "dropping-particle" : "", "family" : "Fox", "given" : "Kate L", "non-dropping-particle" : "", "parse-names" : false, "suffix" : "" }, { "dropping-particle" : "", "family" : "Jennings", "given" : "Michael P", "non-dropping-particle" : "", "parse-names" : false, "suffix" : "" } ], "container-title" : "Nature reviews. Microbiology", "id" : "ITEM-1", "issue" : "3", "issued" : { "date-parts" : [ [ "2010" ] ] }, "page" : "196-206", "publisher" : "Nature Publishing Group", "title" : "The phasevarion: phase variation of type III DNA methyltransferases controls coordinated switching in multiple genes.", "type" : "article-journal", "volume" : "8" }, "uris" : [ "http://www.mendeley.com/documents/?uuid=f7aab99b-aecd-43e4-b85e-75074ad46789" ] } ], "mendeley" : { "formattedCitation" : "[9]", "plainTextFormattedCitation" : "[9]", "previouslyFormattedCitation" : "[10]" }, "properties" : { "noteIndex" : 0 }, "schema" : "https://github.com/citation-style-language/schema/raw/master/csl-citation.json" }</w:instrText>
      </w:r>
      <w:r w:rsidR="00541F96">
        <w:fldChar w:fldCharType="separate"/>
      </w:r>
      <w:r w:rsidR="00931058" w:rsidRPr="00931058">
        <w:rPr>
          <w:noProof/>
        </w:rPr>
        <w:t>[9]</w:t>
      </w:r>
      <w:r w:rsidR="00541F96">
        <w:fldChar w:fldCharType="end"/>
      </w:r>
      <w:r>
        <w:t>.</w:t>
      </w:r>
      <w:r w:rsidR="00F04259">
        <w:t xml:space="preserve"> </w:t>
      </w:r>
      <w:r w:rsidR="00AB449A">
        <w:t xml:space="preserve">Together, this demonstrates that transmission did not occur </w:t>
      </w:r>
      <w:r w:rsidR="00553DC7">
        <w:t xml:space="preserve">among </w:t>
      </w:r>
      <w:r w:rsidR="00AB449A">
        <w:t xml:space="preserve">these six cases and suggests that the diversity of pathogenic </w:t>
      </w:r>
      <w:r w:rsidR="00AB449A">
        <w:rPr>
          <w:i/>
        </w:rPr>
        <w:t>S. maltophilia</w:t>
      </w:r>
      <w:r w:rsidR="00AB449A">
        <w:t xml:space="preserve"> is probably greater than previously appreciated. </w:t>
      </w:r>
    </w:p>
    <w:p w14:paraId="4E15C8B4" w14:textId="77777777" w:rsidR="00BC294B" w:rsidRDefault="00A21D41">
      <w:pPr>
        <w:pStyle w:val="Heading1"/>
        <w:contextualSpacing w:val="0"/>
      </w:pPr>
      <w:bookmarkStart w:id="13" w:name="h.izw9wupuok6x" w:colFirst="0" w:colLast="0"/>
      <w:bookmarkEnd w:id="13"/>
      <w:r>
        <w:t>Discussion</w:t>
      </w:r>
    </w:p>
    <w:p w14:paraId="07B584D8" w14:textId="06A78269" w:rsidR="005E2349" w:rsidRDefault="00DC2887" w:rsidP="005E2349">
      <w:pPr>
        <w:pStyle w:val="Normal1"/>
        <w:contextualSpacing/>
      </w:pPr>
      <w:r>
        <w:t xml:space="preserve">This is the first report of </w:t>
      </w:r>
      <w:r w:rsidR="00C82EF6">
        <w:t>WGS</w:t>
      </w:r>
      <w:r>
        <w:t xml:space="preserve"> </w:t>
      </w:r>
      <w:r w:rsidR="00A21D41">
        <w:t xml:space="preserve">to characterize </w:t>
      </w:r>
      <w:r>
        <w:t xml:space="preserve">the emergence of </w:t>
      </w:r>
      <w:r w:rsidR="007D2EC1">
        <w:t xml:space="preserve">a </w:t>
      </w:r>
      <w:r>
        <w:t xml:space="preserve">resistance </w:t>
      </w:r>
      <w:r w:rsidR="001D6F71">
        <w:t>mutation</w:t>
      </w:r>
      <w:r>
        <w:t xml:space="preserve"> in </w:t>
      </w:r>
      <w:r w:rsidRPr="00970698">
        <w:rPr>
          <w:i/>
        </w:rPr>
        <w:t>S. maltophilia</w:t>
      </w:r>
      <w:r>
        <w:t xml:space="preserve"> during</w:t>
      </w:r>
      <w:r w:rsidR="001D6F71">
        <w:t xml:space="preserve"> </w:t>
      </w:r>
      <w:r w:rsidR="00334EB9">
        <w:t xml:space="preserve">antibiotic </w:t>
      </w:r>
      <w:r w:rsidR="001D6F71">
        <w:t>treatment</w:t>
      </w:r>
      <w:r w:rsidR="00EF2ED9">
        <w:t xml:space="preserve"> of an active infection</w:t>
      </w:r>
      <w:r w:rsidR="00A21D41">
        <w:t>.</w:t>
      </w:r>
      <w:r w:rsidR="005E2349">
        <w:t xml:space="preserve"> The mutation wa</w:t>
      </w:r>
      <w:r w:rsidR="00A21D41">
        <w:t xml:space="preserve">s a </w:t>
      </w:r>
      <w:r w:rsidR="00696E5D">
        <w:t xml:space="preserve">SNV </w:t>
      </w:r>
      <w:r w:rsidR="00A21D41">
        <w:t xml:space="preserve">that replicates a variant observed in an </w:t>
      </w:r>
      <w:r w:rsidR="00A21D41">
        <w:rPr>
          <w:i/>
        </w:rPr>
        <w:t>in vitro</w:t>
      </w:r>
      <w:r w:rsidR="00A21D41">
        <w:t xml:space="preserve"> model strain created to study the MDR phenotype in 1997</w:t>
      </w:r>
      <w:r w:rsidR="00605AB2">
        <w:t xml:space="preserve"> </w:t>
      </w:r>
      <w:r w:rsidR="005E2349">
        <w:fldChar w:fldCharType="begin" w:fldLock="1"/>
      </w:r>
      <w:r w:rsidR="007279FD">
        <w:instrText>ADDIN CSL_CITATION { "citationItems" : [ { "id" : "ITEM-1", "itemData" : { "ISSN" : "0066-4804", "PMID" : "9145884", "abstract" : "A cryptic multidrug resistance (MDR) system in Stenotrophomonas maltophilia, the expression of which is selectable by tetracycline, is described. Tetracycline resistance was the consequence of active efflux of the antibiotic, and it was associated with resistance to quinolones and chloramphenicol, but not to aminoglycosides or beta-lactam antibiotics. MDR is linked to the expression of an outer membrane protein (OMP54) both in a model system and in multidrug-resistant clinical isolates.", "author" : [ { "dropping-particle" : "", "family" : "Alonso", "given" : "A", "non-dropping-particle" : "", "parse-names" : false, "suffix" : "" }, { "dropping-particle" : "", "family" : "Mart\u00ednez", "given" : "J L", "non-dropping-particle" : "", "parse-names" : false, "suffix" : "" } ], "container-title" : "Antimicrobial agents and chemotherapy", "id" : "ITEM-1", "issue" : "5", "issued" : { "date-parts" : [ [ "1997" ] ] }, "page" : "1140-1142", "title" : "Multiple antibiotic resistance in Stenotrophomonas maltophilia.", "type" : "article-journal", "volume" : "41" }, "uris" : [ "http://www.mendeley.com/documents/?uuid=8c04615a-5e00-43d0-98fb-e903e095b598" ] } ], "mendeley" : { "formattedCitation" : "[4]", "plainTextFormattedCitation" : "[4]", "previouslyFormattedCitation" : "[4]" }, "properties" : { "noteIndex" : 0 }, "schema" : "https://github.com/citation-style-language/schema/raw/master/csl-citation.json" }</w:instrText>
      </w:r>
      <w:r w:rsidR="005E2349">
        <w:fldChar w:fldCharType="separate"/>
      </w:r>
      <w:r w:rsidR="00092768" w:rsidRPr="00092768">
        <w:rPr>
          <w:noProof/>
        </w:rPr>
        <w:t>[4]</w:t>
      </w:r>
      <w:r w:rsidR="005E2349">
        <w:fldChar w:fldCharType="end"/>
      </w:r>
      <w:r w:rsidR="00605AB2">
        <w:t>.</w:t>
      </w:r>
      <w:r w:rsidR="005E2349">
        <w:t xml:space="preserve"> </w:t>
      </w:r>
      <w:r w:rsidR="00A21D41">
        <w:t xml:space="preserve">This confirms that </w:t>
      </w:r>
      <w:r w:rsidR="00591367">
        <w:t>one</w:t>
      </w:r>
      <w:r w:rsidR="00D11C68">
        <w:t xml:space="preserve"> acquired</w:t>
      </w:r>
      <w:r w:rsidR="00A21D41">
        <w:t xml:space="preserve"> </w:t>
      </w:r>
      <w:r w:rsidR="00897635">
        <w:t>SNV</w:t>
      </w:r>
      <w:r w:rsidR="00696E5D">
        <w:t xml:space="preserve"> </w:t>
      </w:r>
      <w:r w:rsidR="007E2128">
        <w:t xml:space="preserve">is sufficient to confer </w:t>
      </w:r>
      <w:r w:rsidR="00ED089C">
        <w:t xml:space="preserve">quinolone </w:t>
      </w:r>
      <w:r w:rsidR="007E2128">
        <w:t xml:space="preserve">resistance during the course of </w:t>
      </w:r>
      <w:r w:rsidR="005E4094" w:rsidRPr="00970698">
        <w:rPr>
          <w:i/>
        </w:rPr>
        <w:t>S. maltophilia</w:t>
      </w:r>
      <w:r w:rsidR="005E4094">
        <w:t xml:space="preserve"> </w:t>
      </w:r>
      <w:r w:rsidR="007E2128">
        <w:t>infection</w:t>
      </w:r>
      <w:r w:rsidR="008218C1">
        <w:t xml:space="preserve">, </w:t>
      </w:r>
      <w:r w:rsidR="008218C1" w:rsidRPr="009829EA">
        <w:t xml:space="preserve">and </w:t>
      </w:r>
      <w:r w:rsidR="001669F6">
        <w:t xml:space="preserve">underscores </w:t>
      </w:r>
      <w:r w:rsidR="00021FDE">
        <w:t>the</w:t>
      </w:r>
      <w:r w:rsidR="001669F6">
        <w:t xml:space="preserve"> </w:t>
      </w:r>
      <w:r w:rsidR="009829EA">
        <w:t>need to</w:t>
      </w:r>
      <w:r w:rsidR="001669F6">
        <w:t xml:space="preserve"> repeat DST </w:t>
      </w:r>
      <w:r w:rsidR="0054261D">
        <w:t xml:space="preserve">frequently </w:t>
      </w:r>
      <w:r w:rsidR="001669F6">
        <w:t xml:space="preserve">to ensure that resistance has not </w:t>
      </w:r>
      <w:r w:rsidR="00CE6528">
        <w:t>emerged</w:t>
      </w:r>
      <w:r w:rsidR="001669F6">
        <w:t>.</w:t>
      </w:r>
    </w:p>
    <w:p w14:paraId="4152A941" w14:textId="63429A55" w:rsidR="005E2349" w:rsidRDefault="00A21D41" w:rsidP="005E2349">
      <w:pPr>
        <w:pStyle w:val="Normal1"/>
        <w:ind w:firstLine="720"/>
        <w:contextualSpacing/>
      </w:pPr>
      <w:r>
        <w:rPr>
          <w:i/>
        </w:rPr>
        <w:t>smeT</w:t>
      </w:r>
      <w:r>
        <w:t xml:space="preserve"> appears to play a central role in ada</w:t>
      </w:r>
      <w:r w:rsidR="005E2349">
        <w:t xml:space="preserve">ptive resistance to quinolones </w:t>
      </w:r>
      <w:r>
        <w:t xml:space="preserve">and other </w:t>
      </w:r>
      <w:r w:rsidR="008B7B07">
        <w:t>antibiotics</w:t>
      </w:r>
      <w:r w:rsidR="008B7B07" w:rsidDel="008B7B07">
        <w:t xml:space="preserve"> </w:t>
      </w:r>
      <w:r>
        <w:t xml:space="preserve">effluxed by </w:t>
      </w:r>
      <w:r>
        <w:rPr>
          <w:i/>
        </w:rPr>
        <w:t>smeDEF</w:t>
      </w:r>
      <w:r w:rsidR="00D11C68">
        <w:t>,</w:t>
      </w:r>
      <w:r>
        <w:t xml:space="preserve"> like tetracycline, chloramphenicol, erythromycin, and am</w:t>
      </w:r>
      <w:r w:rsidR="005E2349">
        <w:t>inoglycosides</w:t>
      </w:r>
      <w:r>
        <w:t>.</w:t>
      </w:r>
      <w:r w:rsidR="005E2349">
        <w:t xml:space="preserve"> </w:t>
      </w:r>
      <w:r>
        <w:t xml:space="preserve">Since any mutation that inactivates this protein would be able to derepress </w:t>
      </w:r>
      <w:r>
        <w:rPr>
          <w:i/>
        </w:rPr>
        <w:t>smeDEF</w:t>
      </w:r>
      <w:r>
        <w:t xml:space="preserve"> and confer resistance, </w:t>
      </w:r>
      <w:r>
        <w:rPr>
          <w:i/>
        </w:rPr>
        <w:t>smeT</w:t>
      </w:r>
      <w:r>
        <w:t xml:space="preserve"> </w:t>
      </w:r>
      <w:r w:rsidR="002A099F">
        <w:t xml:space="preserve">is </w:t>
      </w:r>
      <w:r>
        <w:t xml:space="preserve">under intense selective pressure in the presence of these </w:t>
      </w:r>
      <w:r w:rsidR="00DE193A">
        <w:t>drugs</w:t>
      </w:r>
      <w:r>
        <w:t>.</w:t>
      </w:r>
      <w:r w:rsidR="005E2349">
        <w:t xml:space="preserve"> </w:t>
      </w:r>
      <w:r>
        <w:t xml:space="preserve">In this study, we observed not only a deleterious </w:t>
      </w:r>
      <w:r w:rsidR="00696E5D">
        <w:t xml:space="preserve">SNV </w:t>
      </w:r>
      <w:r>
        <w:t xml:space="preserve">in the strain that </w:t>
      </w:r>
      <w:r w:rsidR="001F12BB">
        <w:t xml:space="preserve">displayed </w:t>
      </w:r>
      <w:r>
        <w:t>resistance</w:t>
      </w:r>
      <w:r w:rsidR="00F13522">
        <w:t xml:space="preserve"> (</w:t>
      </w:r>
      <w:r w:rsidR="005D1D31">
        <w:t>ISMMS2R</w:t>
      </w:r>
      <w:r w:rsidR="00F13522">
        <w:t>)</w:t>
      </w:r>
      <w:r>
        <w:t>, but a premature stop codon in</w:t>
      </w:r>
      <w:r w:rsidR="00A01F50">
        <w:t xml:space="preserve"> </w:t>
      </w:r>
      <w:r w:rsidR="00A01F50">
        <w:rPr>
          <w:i/>
        </w:rPr>
        <w:t>tetR</w:t>
      </w:r>
      <w:r w:rsidR="00A01F50">
        <w:t xml:space="preserve"> in</w:t>
      </w:r>
      <w:r>
        <w:t xml:space="preserve"> </w:t>
      </w:r>
      <w:r w:rsidR="00F13522">
        <w:t>a</w:t>
      </w:r>
      <w:r>
        <w:t xml:space="preserve"> strain that was already resistant at </w:t>
      </w:r>
      <w:r w:rsidR="00796EE9">
        <w:t>first</w:t>
      </w:r>
      <w:r>
        <w:t xml:space="preserve"> isolation (</w:t>
      </w:r>
      <w:r w:rsidR="005D1D31">
        <w:t>ISMMS4</w:t>
      </w:r>
      <w:r>
        <w:t>).</w:t>
      </w:r>
      <w:r w:rsidR="005E2349">
        <w:t xml:space="preserve"> </w:t>
      </w:r>
      <w:r>
        <w:t xml:space="preserve">Certain nucleotide positions appear to be under greater selective pressure than others, as evidenced by our observation of the same mutation </w:t>
      </w:r>
      <w:r w:rsidR="00C427E7">
        <w:t xml:space="preserve">that </w:t>
      </w:r>
      <w:r w:rsidR="000C4EA5">
        <w:t xml:space="preserve">occurred </w:t>
      </w:r>
      <w:r>
        <w:t xml:space="preserve">in D457R, and a relative paucity of nonsynonymous coding mutations in </w:t>
      </w:r>
      <w:r>
        <w:rPr>
          <w:i/>
        </w:rPr>
        <w:t>smeT</w:t>
      </w:r>
      <w:r>
        <w:t xml:space="preserve"> observed among clinical </w:t>
      </w:r>
      <w:r>
        <w:rPr>
          <w:i/>
        </w:rPr>
        <w:t>smeT</w:t>
      </w:r>
      <w:r w:rsidR="005E2349">
        <w:t xml:space="preserve"> isolates</w:t>
      </w:r>
      <w:r w:rsidR="00C427E7">
        <w:t xml:space="preserve"> </w:t>
      </w:r>
      <w:r w:rsidR="005E2349">
        <w:fldChar w:fldCharType="begin" w:fldLock="1"/>
      </w:r>
      <w:r w:rsidR="00931058">
        <w:instrText>ADDIN CSL_CITATION { "citationItems" : [ { "id" : "ITEM-1", "itemData" : { "DOI" : "10.1128/AAC.48.6.2274-2276.2004", "ISSN" : "00664804", "PMID" : "15155232", "abstract" : "The smeT-smeDEF region and the smeT gene, which encodes the smeDEF repressor, are highly polymorphic. Few changes in smeT might be associated with smeDEF overexpression. The results obtained with cellular extracts suggest that mutant SmeT proteins cannot bind to the operator and that other transcription factors besides SmeT are involved in the regulation of smeDEF expression.", "author" : [ { "dropping-particle" : "", "family" : "Sanchez", "given" : "Patricia", "non-dropping-particle" : "", "parse-names" : false, "suffix" : "" }, { "dropping-particle" : "", "family" : "Alonso", "given" : "Ana", "non-dropping-particle" : "", "parse-names" : false, "suffix" : "" }, { "dropping-particle" : "", "family" : "Martinez", "given" : "Jose L.", "non-dropping-particle" : "", "parse-names" : false, "suffix" : "" } ], "container-title" : "Antimicrobial Agents and Chemotherapy", "id" : "ITEM-1", "issue" : "6", "issued" : { "date-parts" : [ [ "2004" ] ] }, "page" : "2274-2276", "title" : "Regulatory regions of smeDEF in Stenotrophomonas maltophilia strains expressing different amounts of the multidrug efflux pump SmeDEF", "type" : "article-journal", "volume" : "48" }, "uris" : [ "http://www.mendeley.com/documents/?uuid=6e1f9f2c-4a41-4a16-9fd7-1cb0dbd7acf3" ] } ], "mendeley" : { "formattedCitation" : "[10]", "plainTextFormattedCitation" : "[10]", "previouslyFormattedCitation" : "[11]" }, "properties" : { "noteIndex" : 0 }, "schema" : "https://github.com/citation-style-language/schema/raw/master/csl-citation.json" }</w:instrText>
      </w:r>
      <w:r w:rsidR="005E2349">
        <w:fldChar w:fldCharType="separate"/>
      </w:r>
      <w:r w:rsidR="00931058" w:rsidRPr="00931058">
        <w:rPr>
          <w:noProof/>
        </w:rPr>
        <w:t>[10]</w:t>
      </w:r>
      <w:r w:rsidR="005E2349">
        <w:fldChar w:fldCharType="end"/>
      </w:r>
      <w:r w:rsidR="00C427E7">
        <w:t>.</w:t>
      </w:r>
      <w:r w:rsidR="005E2349">
        <w:t xml:space="preserve"> </w:t>
      </w:r>
      <w:r>
        <w:t xml:space="preserve">Since </w:t>
      </w:r>
      <w:r w:rsidR="00FA1666">
        <w:t xml:space="preserve">sustained </w:t>
      </w:r>
      <w:r>
        <w:t xml:space="preserve">overexpression of </w:t>
      </w:r>
      <w:r>
        <w:rPr>
          <w:i/>
        </w:rPr>
        <w:t>smeDEF</w:t>
      </w:r>
      <w:r w:rsidR="005E2349">
        <w:t xml:space="preserve"> is physiologically unfavorable</w:t>
      </w:r>
      <w:r w:rsidR="00F63078">
        <w:t xml:space="preserve"> </w:t>
      </w:r>
      <w:r w:rsidR="005E2349">
        <w:fldChar w:fldCharType="begin" w:fldLock="1"/>
      </w:r>
      <w:r w:rsidR="00931058">
        <w:instrText>ADDIN CSL_CITATION { "citationItems" : [ { "id" : "ITEM-1", "itemData" : { "DOI" : "10.1093/jac/dkh074", "ISBN" : "0305-7453 (Print)\\n0305-7453 (Linking)", "ISSN" : "03057453", "PMID" : "14739147", "abstract" : "OBJECTIVES: The use of antibiotics for the treatment of infectious diseases has led to important changes in the structure of pathogenic bacterial populations. However, these changes could be buffered if the expression of antibiotic resistance genes were to lead to the counter-selection of antibiotic-resistant strains in antibiotic-free environments. To test the effect of antibiotic resistance on bacterial fitness, we analysed the effect of the overproduction of the multidrug efflux pump SmeDEF on the physiology of Stenotrophomonas maltophilia. SmeDEF confers resistance to antibiotics belonging to different structural families, and its overexpression is associated with an antibiotic resistance phenotype in clinical isolates of S. maltophilia. RESULTS: Two S. maltophilia isogenic strains were analysed: the wild-type strain D457 and strain D457R, which is a SmeDEF overproducer. In co-culture experiments, under non-selective pressure the wild-type strain displaced the mutant strain D457R. Metabolic profiling showed that SmeDEF overproduction leads to several changes in S. maltophilia metabolism. Using a Dictyostelium discoideum model of bacterial virulence, we found overexpression of SmeDEF to be associated with a reduction in S. maltophilia virulence. CONCLUSIONS: Together, these data indicate that overexpression of the multidrug efflux pump SmeDEF causes a metabolic burden for S. maltophilia.", "author" : [ { "dropping-particle" : "", "family" : "Alonso", "given" : "Ana", "non-dropping-particle" : "", "parse-names" : false, "suffix" : "" }, { "dropping-particle" : "", "family" : "Morales", "given" : "Garcia", "non-dropping-particle" : "", "parse-names" : false, "suffix" : "" }, { "dropping-particle" : "", "family" : "Escalante", "given" : "Ricardo", "non-dropping-particle" : "", "parse-names" : false, "suffix" : "" }, { "dropping-particle" : "", "family" : "Campanario", "given" : "Ester", "non-dropping-particle" : "", "parse-names" : false, "suffix" : "" }, { "dropping-particle" : "", "family" : "Sastre", "given" : "Leandro", "non-dropping-particle" : "", "parse-names" : false, "suffix" : "" }, { "dropping-particle" : "", "family" : "Martinez", "given" : "Jose L.", "non-dropping-particle" : "", "parse-names" : false, "suffix" : "" } ], "container-title" : "Journal of Antimicrobial Chemotherapy", "id" : "ITEM-1", "issue" : "3", "issued" : { "date-parts" : [ [ "2004" ] ] }, "page" : "432-434", "title" : "Overexpression of the multidrug efflux pump SmeDEF impairs Stenotrophomonas maltophilia physiology", "type" : "article-journal", "volume" : "53" }, "uris" : [ "http://www.mendeley.com/documents/?uuid=2fd8a9cc-06d1-4e78-aca7-72d506dc7960" ] } ], "mendeley" : { "formattedCitation" : "[11]", "plainTextFormattedCitation" : "[11]", "previouslyFormattedCitation" : "[12]" }, "properties" : { "noteIndex" : 0 }, "schema" : "https://github.com/citation-style-language/schema/raw/master/csl-citation.json" }</w:instrText>
      </w:r>
      <w:r w:rsidR="005E2349">
        <w:fldChar w:fldCharType="separate"/>
      </w:r>
      <w:r w:rsidR="00931058" w:rsidRPr="00931058">
        <w:rPr>
          <w:noProof/>
        </w:rPr>
        <w:t>[11]</w:t>
      </w:r>
      <w:r w:rsidR="005E2349">
        <w:fldChar w:fldCharType="end"/>
      </w:r>
      <w:r w:rsidR="00F63078">
        <w:t>,</w:t>
      </w:r>
      <w:r>
        <w:t xml:space="preserve"> it is possible that pathogenic strains of </w:t>
      </w:r>
      <w:r>
        <w:rPr>
          <w:i/>
        </w:rPr>
        <w:t>S. maltophilia</w:t>
      </w:r>
      <w:r>
        <w:t xml:space="preserve"> </w:t>
      </w:r>
      <w:r w:rsidR="0097513B">
        <w:t>rely on</w:t>
      </w:r>
      <w:r w:rsidR="00D77FD1">
        <w:t xml:space="preserve"> natural diversit</w:t>
      </w:r>
      <w:r w:rsidR="002537CA">
        <w:t xml:space="preserve">y </w:t>
      </w:r>
      <w:r w:rsidR="000E51DA">
        <w:t>of mutations</w:t>
      </w:r>
      <w:r w:rsidR="005E2349">
        <w:t xml:space="preserve"> in the </w:t>
      </w:r>
      <w:r>
        <w:rPr>
          <w:i/>
        </w:rPr>
        <w:t>smeT</w:t>
      </w:r>
      <w:r>
        <w:t xml:space="preserve"> </w:t>
      </w:r>
      <w:r w:rsidR="00FE3409">
        <w:t xml:space="preserve">locus </w:t>
      </w:r>
      <w:r w:rsidR="005E2349">
        <w:t xml:space="preserve">to activate or deactivate </w:t>
      </w:r>
      <w:r w:rsidR="005E2349">
        <w:rPr>
          <w:i/>
        </w:rPr>
        <w:t>smeDEF</w:t>
      </w:r>
      <w:r w:rsidR="005E2349">
        <w:t xml:space="preserve"> expression</w:t>
      </w:r>
      <w:r>
        <w:t xml:space="preserve">, allowing for rapid </w:t>
      </w:r>
      <w:r w:rsidR="00B71A09">
        <w:t>adaptation</w:t>
      </w:r>
      <w:r>
        <w:t xml:space="preserve"> to antibiotic stress</w:t>
      </w:r>
      <w:r w:rsidR="0072737E">
        <w:t>, though</w:t>
      </w:r>
      <w:r>
        <w:t xml:space="preserve"> further study</w:t>
      </w:r>
      <w:r w:rsidR="0072737E">
        <w:t xml:space="preserve"> is needed</w:t>
      </w:r>
      <w:r>
        <w:t>.</w:t>
      </w:r>
    </w:p>
    <w:p w14:paraId="7170A0A0" w14:textId="77777777" w:rsidR="008201CA" w:rsidRDefault="000D6970" w:rsidP="001E16A3">
      <w:pPr>
        <w:pStyle w:val="Normal1"/>
        <w:ind w:firstLine="720"/>
        <w:contextualSpacing/>
      </w:pPr>
      <w:r>
        <w:t>Since</w:t>
      </w:r>
      <w:r w:rsidR="00DB2D43">
        <w:t xml:space="preserve"> </w:t>
      </w:r>
      <w:r>
        <w:t xml:space="preserve">resistance from </w:t>
      </w:r>
      <w:r w:rsidR="00DB2D43">
        <w:t xml:space="preserve">a single </w:t>
      </w:r>
      <w:r w:rsidR="00696E5D">
        <w:t>SNV</w:t>
      </w:r>
      <w:r w:rsidR="002A099F">
        <w:t xml:space="preserve"> </w:t>
      </w:r>
      <w:r w:rsidR="00707D08">
        <w:t>emerg</w:t>
      </w:r>
      <w:r>
        <w:t>ed</w:t>
      </w:r>
      <w:r w:rsidR="00707D08">
        <w:t xml:space="preserve"> </w:t>
      </w:r>
      <w:r>
        <w:t xml:space="preserve">during </w:t>
      </w:r>
      <w:r w:rsidR="002A099F">
        <w:t xml:space="preserve">a </w:t>
      </w:r>
      <w:r>
        <w:t xml:space="preserve">short </w:t>
      </w:r>
      <w:r w:rsidR="002A099F">
        <w:t>course of ciprofloxacin</w:t>
      </w:r>
      <w:r w:rsidR="003F133E">
        <w:t xml:space="preserve">, </w:t>
      </w:r>
      <w:r>
        <w:t xml:space="preserve">clinicians should be cautioned about </w:t>
      </w:r>
      <w:r w:rsidR="00D0149C">
        <w:t xml:space="preserve">using </w:t>
      </w:r>
      <w:r>
        <w:t xml:space="preserve">quinolone </w:t>
      </w:r>
      <w:r w:rsidR="00A21D41">
        <w:t xml:space="preserve">monotherapy for </w:t>
      </w:r>
      <w:r w:rsidR="00A21D41">
        <w:rPr>
          <w:i/>
        </w:rPr>
        <w:t>S. maltophilia</w:t>
      </w:r>
      <w:r w:rsidR="00A21D41">
        <w:t xml:space="preserve"> </w:t>
      </w:r>
      <w:r w:rsidR="00591BB1">
        <w:t>bacteremia</w:t>
      </w:r>
      <w:r w:rsidR="00D0149C">
        <w:t>,</w:t>
      </w:r>
      <w:r>
        <w:t xml:space="preserve"> as also </w:t>
      </w:r>
      <w:r w:rsidR="009F5C85">
        <w:t>highlighted</w:t>
      </w:r>
      <w:r w:rsidR="00591BB1">
        <w:t xml:space="preserve"> </w:t>
      </w:r>
      <w:r w:rsidR="0098274C">
        <w:t>in</w:t>
      </w:r>
      <w:r w:rsidR="00591BB1">
        <w:t xml:space="preserve"> recent retrospective studies </w:t>
      </w:r>
      <w:r w:rsidR="00591BB1">
        <w:fldChar w:fldCharType="begin" w:fldLock="1"/>
      </w:r>
      <w:r w:rsidR="00931058">
        <w:instrText>ADDIN CSL_CITATION { "citationItems" : [ { "id" : "ITEM-1", "itemData" : { "DOI" : "10.1128/AAC.01682-13", "ISSN" : "00664804", "PMID" : "24126583", "abstract" : "A retrospective study was conducted to evaluate the efficacy of levofloxacin in the treatment of Stenotrophomonas maltophilia bacteremia. The 30-day mortality rates were similar between the trimerthoprim-sulfamethoxazole (TMP-SMX) and levofloxacin treatment groups. Adverse events related to antibiotics occurred more frequently in patients receiving TMP-SMX, and recurrent bacteremia due to levofloxacin-resistant S. maltophilia strains developed in patients treated with levofloxacin. Our data suggest that levofloxacin can be a useful alternative option for treating S. maltophilia infections.", "author" : [ { "dropping-particle" : "", "family" : "Cho", "given" : "Sun Young", "non-dropping-particle" : "", "parse-names" : false, "suffix" : "" }, { "dropping-particle" : "", "family" : "Kang", "given" : "Cheol In", "non-dropping-particle" : "", "parse-names" : false, "suffix" : "" }, { "dropping-particle" : "", "family" : "Kim", "given" : "Jungok", "non-dropping-particle" : "", "parse-names" : false, "suffix" : "" }, { "dropping-particle" : "", "family" : "Ha", "given" : "Young Eun", "non-dropping-particle" : "", "parse-names" : false, "suffix" : "" }, { "dropping-particle" : "", "family" : "Chung", "given" : "Doo Ryeon", "non-dropping-particle" : "", "parse-names" : false, "suffix" : "" }, { "dropping-particle" : "", "family" : "Lee", "given" : "Nam Yong", "non-dropping-particle" : "", "parse-names" : false, "suffix" : "" }, { "dropping-particle" : "", "family" : "Peck", "given" : "Kyong Ran", "non-dropping-particle" : "", "parse-names" : false, "suffix" : "" }, { "dropping-particle" : "", "family" : "Song", "given" : "Jae Hoon", "non-dropping-particle" : "", "parse-names" : false, "suffix" : "" } ], "container-title" : "Antimicrobial Agents and Chemotherapy", "id" : "ITEM-1", "issue" : "1", "issued" : { "date-parts" : [ [ "2014" ] ] }, "page" : "581-583", "title" : "Can levofloxacin be a useful alternative to trimethoprim-Sulfamethoxazole for treating stenotrophomonas maltophilia bacteremia?", "type" : "article-journal", "volume" : "58" }, "uris" : [ "http://www.mendeley.com/documents/?uuid=3302ccbd-1949-4263-8e6b-4585e48916f9" ] }, { "id" : "ITEM-2", "itemData" : { "DOI" : "10.1128/AAC.01751-13", "ISSN" : "00664804", "PMID" : "24145530", "abstract" : "The treatment of choice for Stenotrophomonas maltophilia is trimethoprim-sulfamethoxazole (SXT). Fluoroquinolones (FQs) have in vitro activity against S. maltophilia; however, there is limited published information on their effectiveness. The purpose of this study is to compare the effectiveness of FQs and SXT for the treatment of S. maltophilia. A retrospective review of 98 patients with S. maltophilia infections who received SXT or FQ monotherapy was conducted. Patients \u226518 years old with a positive culture for S. maltophilia and clinical signs of infection who received treatment for \u226548 h were included. Microbiological cure and clinical response were evaluated at the end of therapy (EOT). In-hospital mortality and isolation of nonsusceptible isolates were also evaluated. Thirty-five patients received SXT, and 63 patients received FQ; 48 patients received levofloxacin, and 15 patients received ciprofloxacin. The most common infection was pulmonary. The overall microbiological cure rate at EOT was 63%. Thirteen of 20 patients (65%) who received SXT and 23 of 37 patients (62%) who received FQ had microbiological cure at EOT (P = 0.832). The overall clinical success rate was 55%, 52% for those who received FQ and 61% for those who received SXT (P = 0.451). In-hospital mortality was 24%, with similar rates in the two groups (25% for FQ versus 22% for SXT; P = 0.546). Development of resistance on repeat culture was 30% for FQ and 20% for SXT (P = 0.426). Fluoroquinolone and SXT monotherapies may be equally effective for the treatment of S. maltophilia infections. Resistance was documented in subsequent isolates of S. maltophilia in both groups.", "author" : [ { "dropping-particle" : "", "family" : "Wang", "given" : "Yu Lin", "non-dropping-particle" : "", "parse-names" : false, "suffix" : "" }, { "dropping-particle" : "", "family" : "Scipione", "given" : "Marco R.", "non-dropping-particle" : "", "parse-names" : false, "suffix" : "" }, { "dropping-particle" : "", "family" : "Dubrovskaya", "given" : "Yanina", "non-dropping-particle" : "", "parse-names" : false, "suffix" : "" }, { "dropping-particle" : "", "family" : "Papadopoulos", "given" : "John", "non-dropping-particle" : "", "parse-names" : false, "suffix" : "" } ], "container-title" : "Antimicrobial Agents and Chemotherapy", "id" : "ITEM-2", "issue" : "1", "issued" : { "date-parts" : [ [ "2014" ] ] }, "page" : "176-182", "title" : "Monotherapy with fluoroquinolone or trimethoprim-Sulfamethoxazole for treatment of stenotrophomonas maltophilia infections", "type" : "article-journal", "volume" : "58" }, "uris" : [ "http://www.mendeley.com/documents/?uuid=158bcbc5-6309-4a17-9418-e5e49c8bfffe" ] } ], "mendeley" : { "formattedCitation" : "[12,13]", "plainTextFormattedCitation" : "[12,13]", "previouslyFormattedCitation" : "[13,14]" }, "properties" : { "noteIndex" : 0 }, "schema" : "https://github.com/citation-style-language/schema/raw/master/csl-citation.json" }</w:instrText>
      </w:r>
      <w:r w:rsidR="00591BB1">
        <w:fldChar w:fldCharType="separate"/>
      </w:r>
      <w:r w:rsidR="00931058" w:rsidRPr="00931058">
        <w:rPr>
          <w:noProof/>
        </w:rPr>
        <w:t>[12,13]</w:t>
      </w:r>
      <w:r w:rsidR="00591BB1">
        <w:fldChar w:fldCharType="end"/>
      </w:r>
      <w:r w:rsidR="00A21D41">
        <w:t>.</w:t>
      </w:r>
      <w:r w:rsidR="00260319">
        <w:t xml:space="preserve"> The wide variety of </w:t>
      </w:r>
      <w:r w:rsidR="00C37D61">
        <w:t>MDR</w:t>
      </w:r>
      <w:r w:rsidR="00577AAF">
        <w:t xml:space="preserve"> </w:t>
      </w:r>
      <w:r w:rsidR="00260319">
        <w:t xml:space="preserve">phenotypes and unreliability of DST results has created uncertainty about appropriate treatment for </w:t>
      </w:r>
      <w:r w:rsidR="00260319">
        <w:rPr>
          <w:i/>
        </w:rPr>
        <w:t>S. maltophilia</w:t>
      </w:r>
      <w:r w:rsidR="00260319">
        <w:t>, but TMP-SMX remains the most common choice for monotherapy</w:t>
      </w:r>
      <w:r w:rsidR="00F301E0">
        <w:t xml:space="preserve"> </w:t>
      </w:r>
      <w:r w:rsidR="00226ED5">
        <w:fldChar w:fldCharType="begin" w:fldLock="1"/>
      </w:r>
      <w:r w:rsidR="00931058">
        <w:instrText>ADDIN CSL_CITATION { "citationItems" : [ { "id" : "ITEM-1", "itemData" : { "DOI" : "10.1128/CMR.00019-11", "ISSN" : "1098-6618", "PMID" : "22232370", "abstract" : "Stenotrophomonas maltophilia is an emerging multidrug-resistant global opportunistic pathogen. The increasing incidence of nosocomial and community-acquired S. maltophilia infections is of particular concern for immunocompromised individuals, as this bacterial pathogen is associated with a significant fatality/case ratio. S. maltophilia is an environmental bacterium found in aqueous habitats, including plant rhizospheres, animals, foods, and water sources. Infections of S. maltophilia can occur in a range of organs and tissues; the organism is commonly found in respiratory tract infections. This review summarizes the current literature and presents S. maltophilia as an organism with various molecular mechanisms used for colonization and infection. S. maltophilia can be recovered from polymicrobial infections, most notably from the respiratory tract of cystic fibrosis patients, as a cocolonizer with Pseudomonas aeruginosa. Recent evidence of cell-cell communication between these pathogens has implications for the development of novel pharmacological therapies. Animal models of S. maltophilia infection have provided useful information about the type of host immune response induced by this opportunistic pathogen. Current and emerging treatments for patients infected with S. maltophilia are discussed.", "author" : [ { "dropping-particle" : "", "family" : "Brooke", "given" : "Joanna S", "non-dropping-particle" : "", "parse-names" : false, "suffix" : "" } ], "container-title" : "Clinical microbiology reviews", "id" : "ITEM-1", "issue" : "1", "issued" : { "date-parts" : [ [ "2012", "1" ] ] }, "page" : "2-41", "title" : "Stenotrophomonas maltophilia: an emerging global opportunistic pathogen.", "type" : "article-journal", "volume" : "25" }, "uris" : [ "http://www.mendeley.com/documents/?uuid=29512d2f-a19c-4ff4-80b6-42fdbf2806e3" ] }, { "id" : "ITEM-2", "itemData" : { "DOI" : "10.1128/AAC.01682-13", "ISSN" : "00664804", "PMID" : "24126583", "abstract" : "A retrospective study was conducted to evaluate the efficacy of levofloxacin in the treatment of Stenotrophomonas maltophilia bacteremia. The 30-day mortality rates were similar between the trimerthoprim-sulfamethoxazole (TMP-SMX) and levofloxacin treatment groups. Adverse events related to antibiotics occurred more frequently in patients receiving TMP-SMX, and recurrent bacteremia due to levofloxacin-resistant S. maltophilia strains developed in patients treated with levofloxacin. Our data suggest that levofloxacin can be a useful alternative option for treating S. maltophilia infections.", "author" : [ { "dropping-particle" : "", "family" : "Cho", "given" : "Sun Young", "non-dropping-particle" : "", "parse-names" : false, "suffix" : "" }, { "dropping-particle" : "", "family" : "Kang", "given" : "Cheol In", "non-dropping-particle" : "", "parse-names" : false, "suffix" : "" }, { "dropping-particle" : "", "family" : "Kim", "given" : "Jungok", "non-dropping-particle" : "", "parse-names" : false, "suffix" : "" }, { "dropping-particle" : "", "family" : "Ha", "given" : "Young Eun", "non-dropping-particle" : "", "parse-names" : false, "suffix" : "" }, { "dropping-particle" : "", "family" : "Chung", "given" : "Doo Ryeon", "non-dropping-particle" : "", "parse-names" : false, "suffix" : "" }, { "dropping-particle" : "", "family" : "Lee", "given" : "Nam Yong", "non-dropping-particle" : "", "parse-names" : false, "suffix" : "" }, { "dropping-particle" : "", "family" : "Peck", "given" : "Kyong Ran", "non-dropping-particle" : "", "parse-names" : false, "suffix" : "" }, { "dropping-particle" : "", "family" : "Song", "given" : "Jae Hoon", "non-dropping-particle" : "", "parse-names" : false, "suffix" : "" } ], "container-title" : "Antimicrobial Agents and Chemotherapy", "id" : "ITEM-2", "issue" : "1", "issued" : { "date-parts" : [ [ "2014" ] ] }, "page" : "581-583", "title" : "Can levofloxacin be a useful alternative to trimethoprim-Sulfamethoxazole for treating stenotrophomonas maltophilia bacteremia?", "type" : "article-journal", "volume" : "58" }, "uris" : [ "http://www.mendeley.com/documents/?uuid=3302ccbd-1949-4263-8e6b-4585e48916f9" ] }, { "id" : "ITEM-3", "itemData" : { "DOI" : "10.1128/AAC.01751-13", "ISSN" : "00664804", "PMID" : "24145530", "abstract" : "The treatment of choice for Stenotrophomonas maltophilia is trimethoprim-sulfamethoxazole (SXT). Fluoroquinolones (FQs) have in vitro activity against S. maltophilia; however, there is limited published information on their effectiveness. The purpose of this study is to compare the effectiveness of FQs and SXT for the treatment of S. maltophilia. A retrospective review of 98 patients with S. maltophilia infections who received SXT or FQ monotherapy was conducted. Patients \u226518 years old with a positive culture for S. maltophilia and clinical signs of infection who received treatment for \u226548 h were included. Microbiological cure and clinical response were evaluated at the end of therapy (EOT). In-hospital mortality and isolation of nonsusceptible isolates were also evaluated. Thirty-five patients received SXT, and 63 patients received FQ; 48 patients received levofloxacin, and 15 patients received ciprofloxacin. The most common infection was pulmonary. The overall microbiological cure rate at EOT was 63%. Thirteen of 20 patients (65%) who received SXT and 23 of 37 patients (62%) who received FQ had microbiological cure at EOT (P = 0.832). The overall clinical success rate was 55%, 52% for those who received FQ and 61% for those who received SXT (P = 0.451). In-hospital mortality was 24%, with similar rates in the two groups (25% for FQ versus 22% for SXT; P = 0.546). Development of resistance on repeat culture was 30% for FQ and 20% for SXT (P = 0.426). Fluoroquinolone and SXT monotherapies may be equally effective for the treatment of S. maltophilia infections. Resistance was documented in subsequent isolates of S. maltophilia in both groups.", "author" : [ { "dropping-particle" : "", "family" : "Wang", "given" : "Yu Lin", "non-dropping-particle" : "", "parse-names" : false, "suffix" : "" }, { "dropping-particle" : "", "family" : "Scipione", "given" : "Marco R.", "non-dropping-particle" : "", "parse-names" : false, "suffix" : "" }, { "dropping-particle" : "", "family" : "Dubrovskaya", "given" : "Yanina", "non-dropping-particle" : "", "parse-names" : false, "suffix" : "" }, { "dropping-particle" : "", "family" : "Papadopoulos", "given" : "John", "non-dropping-particle" : "", "parse-names" : false, "suffix" : "" } ], "container-title" : "Antimicrobial Agents and Chemotherapy", "id" : "ITEM-3", "issue" : "1", "issued" : { "date-parts" : [ [ "2014" ] ] }, "page" : "176-182", "title" : "Monotherapy with fluoroquinolone or trimethoprim-Sulfamethoxazole for treatment of stenotrophomonas maltophilia infections", "type" : "article-journal", "volume" : "58" }, "uris" : [ "http://www.mendeley.com/documents/?uuid=158bcbc5-6309-4a17-9418-e5e49c8bfffe" ] } ], "mendeley" : { "formattedCitation" : "[1,12,13]", "plainTextFormattedCitation" : "[1,12,13]", "previouslyFormattedCitation" : "[1,13,14]" }, "properties" : { "noteIndex" : 0 }, "schema" : "https://github.com/citation-style-language/schema/raw/master/csl-citation.json" }</w:instrText>
      </w:r>
      <w:r w:rsidR="00226ED5">
        <w:fldChar w:fldCharType="separate"/>
      </w:r>
      <w:r w:rsidR="00931058" w:rsidRPr="00931058">
        <w:rPr>
          <w:noProof/>
        </w:rPr>
        <w:t>[1,12,13]</w:t>
      </w:r>
      <w:r w:rsidR="00226ED5">
        <w:fldChar w:fldCharType="end"/>
      </w:r>
      <w:r w:rsidR="00F301E0">
        <w:t>.</w:t>
      </w:r>
      <w:r w:rsidR="00260319">
        <w:t xml:space="preserve"> </w:t>
      </w:r>
      <w:r w:rsidR="00A21D41">
        <w:t>TMP</w:t>
      </w:r>
      <w:r w:rsidR="00B36672">
        <w:t>-</w:t>
      </w:r>
      <w:r w:rsidR="00A21D41">
        <w:t xml:space="preserve">SMX resistance in </w:t>
      </w:r>
      <w:r w:rsidR="00A21D41">
        <w:rPr>
          <w:i/>
        </w:rPr>
        <w:t>S. maltophilia</w:t>
      </w:r>
      <w:r w:rsidR="00A21D41">
        <w:t xml:space="preserve"> is not known to be caused by efflux systems </w:t>
      </w:r>
      <w:r>
        <w:t xml:space="preserve">but </w:t>
      </w:r>
      <w:r w:rsidR="00A21D41">
        <w:t>has been linked to Class 1 integrons and IS</w:t>
      </w:r>
      <w:r w:rsidR="00A21D41">
        <w:rPr>
          <w:i/>
        </w:rPr>
        <w:t>CR</w:t>
      </w:r>
      <w:r w:rsidR="00A21D41">
        <w:t xml:space="preserve"> elements</w:t>
      </w:r>
      <w:r w:rsidR="00B518A6">
        <w:t xml:space="preserve"> </w:t>
      </w:r>
      <w:r w:rsidR="00B518A6">
        <w:fldChar w:fldCharType="begin" w:fldLock="1"/>
      </w:r>
      <w:r w:rsidR="00092768">
        <w:instrText>ADDIN CSL_CITATION { "citationItems" : [ { "id" : "ITEM-1", "itemData" : { "DOI" : "10.1128/CMR.00019-11", "ISSN" : "1098-6618", "PMID" : "22232370", "abstract" : "Stenotrophomonas maltophilia is an emerging multidrug-resistant global opportunistic pathogen. The increasing incidence of nosocomial and community-acquired S. maltophilia infections is of particular concern for immunocompromised individuals, as this bacterial pathogen is associated with a significant fatality/case ratio. S. maltophilia is an environmental bacterium found in aqueous habitats, including plant rhizospheres, animals, foods, and water sources. Infections of S. maltophilia can occur in a range of organs and tissues; the organism is commonly found in respiratory tract infections. This review summarizes the current literature and presents S. maltophilia as an organism with various molecular mechanisms used for colonization and infection. S. maltophilia can be recovered from polymicrobial infections, most notably from the respiratory tract of cystic fibrosis patients, as a cocolonizer with Pseudomonas aeruginosa. Recent evidence of cell-cell communication between these pathogens has implications for the development of novel pharmacological therapies. Animal models of S. maltophilia infection have provided useful information about the type of host immune response induced by this opportunistic pathogen. Current and emerging treatments for patients infected with S. maltophilia are discussed.", "author" : [ { "dropping-particle" : "", "family" : "Brooke", "given" : "Joanna S", "non-dropping-particle" : "", "parse-names" : false, "suffix" : "" } ], "container-title" : "Clinical microbiology reviews", "id" : "ITEM-1", "issue" : "1", "issued" : { "date-parts" : [ [ "2012", "1" ] ] }, "page" : "2-41", "title" : "Stenotrophomonas maltophilia: an emerging global opportunistic pathogen.", "type" : "article-journal", "volume" : "25" }, "uris" : [ "http://www.mendeley.com/documents/?uuid=29512d2f-a19c-4ff4-80b6-42fdbf2806e3" ] } ], "mendeley" : { "formattedCitation" : "[1]", "plainTextFormattedCitation" : "[1]", "previouslyFormattedCitation" : "[1]" }, "properties" : { "noteIndex" : 0 }, "schema" : "https://github.com/citation-style-language/schema/raw/master/csl-citation.json" }</w:instrText>
      </w:r>
      <w:r w:rsidR="00B518A6">
        <w:fldChar w:fldCharType="separate"/>
      </w:r>
      <w:r w:rsidR="00B518A6" w:rsidRPr="00B518A6">
        <w:rPr>
          <w:noProof/>
        </w:rPr>
        <w:t>[1]</w:t>
      </w:r>
      <w:r w:rsidR="00B518A6">
        <w:fldChar w:fldCharType="end"/>
      </w:r>
      <w:r w:rsidR="00A21D41">
        <w:t>. This suggests that spontaneous resistance is less likely to emerge with TMP</w:t>
      </w:r>
      <w:r w:rsidR="00071172">
        <w:t>-</w:t>
      </w:r>
      <w:r w:rsidR="00A21D41">
        <w:t>SMX monotherapy</w:t>
      </w:r>
      <w:r w:rsidR="000907C5">
        <w:t>,</w:t>
      </w:r>
      <w:r w:rsidR="00A21D41">
        <w:t xml:space="preserve"> although </w:t>
      </w:r>
      <w:r w:rsidR="00B17B46">
        <w:t>a clinical trial</w:t>
      </w:r>
      <w:r w:rsidR="003E3BFA">
        <w:t xml:space="preserve"> comparing </w:t>
      </w:r>
      <w:r w:rsidR="00B17B46">
        <w:t xml:space="preserve">the two </w:t>
      </w:r>
      <w:r>
        <w:t xml:space="preserve">antibiotics </w:t>
      </w:r>
      <w:r w:rsidR="003E3BFA">
        <w:t>is warranted</w:t>
      </w:r>
      <w:r w:rsidR="006A0D3E">
        <w:t xml:space="preserve"> </w:t>
      </w:r>
      <w:r w:rsidR="00B17B46">
        <w:fldChar w:fldCharType="begin" w:fldLock="1"/>
      </w:r>
      <w:r w:rsidR="00931058">
        <w:instrText>ADDIN CSL_CITATION { "citationItems" : [ { "id" : "ITEM-1", "itemData" : { "DOI" : "10.1128/AAC.01682-13", "ISSN" : "00664804", "PMID" : "24126583", "abstract" : "A retrospective study was conducted to evaluate the efficacy of levofloxacin in the treatment of Stenotrophomonas maltophilia bacteremia. The 30-day mortality rates were similar between the trimerthoprim-sulfamethoxazole (TMP-SMX) and levofloxacin treatment groups. Adverse events related to antibiotics occurred more frequently in patients receiving TMP-SMX, and recurrent bacteremia due to levofloxacin-resistant S. maltophilia strains developed in patients treated with levofloxacin. Our data suggest that levofloxacin can be a useful alternative option for treating S. maltophilia infections.", "author" : [ { "dropping-particle" : "", "family" : "Cho", "given" : "Sun Young", "non-dropping-particle" : "", "parse-names" : false, "suffix" : "" }, { "dropping-particle" : "", "family" : "Kang", "given" : "Cheol In", "non-dropping-particle" : "", "parse-names" : false, "suffix" : "" }, { "dropping-particle" : "", "family" : "Kim", "given" : "Jungok", "non-dropping-particle" : "", "parse-names" : false, "suffix" : "" }, { "dropping-particle" : "", "family" : "Ha", "given" : "Young Eun", "non-dropping-particle" : "", "parse-names" : false, "suffix" : "" }, { "dropping-particle" : "", "family" : "Chung", "given" : "Doo Ryeon", "non-dropping-particle" : "", "parse-names" : false, "suffix" : "" }, { "dropping-particle" : "", "family" : "Lee", "given" : "Nam Yong", "non-dropping-particle" : "", "parse-names" : false, "suffix" : "" }, { "dropping-particle" : "", "family" : "Peck", "given" : "Kyong Ran", "non-dropping-particle" : "", "parse-names" : false, "suffix" : "" }, { "dropping-particle" : "", "family" : "Song", "given" : "Jae Hoon", "non-dropping-particle" : "", "parse-names" : false, "suffix" : "" } ], "container-title" : "Antimicrobial Agents and Chemotherapy", "id" : "ITEM-1", "issue" : "1", "issued" : { "date-parts" : [ [ "2014" ] ] }, "page" : "581-583", "title" : "Can levofloxacin be a useful alternative to trimethoprim-Sulfamethoxazole for treating stenotrophomonas maltophilia bacteremia?", "type" : "article-journal", "volume" : "58" }, "uris" : [ "http://www.mendeley.com/documents/?uuid=3302ccbd-1949-4263-8e6b-4585e48916f9" ] }, { "id" : "ITEM-2", "itemData" : { "DOI" : "10.1128/AAC.01751-13", "ISSN" : "00664804", "PMID" : "24145530", "abstract" : "The treatment of choice for Stenotrophomonas maltophilia is trimethoprim-sulfamethoxazole (SXT). Fluoroquinolones (FQs) have in vitro activity against S. maltophilia; however, there is limited published information on their effectiveness. The purpose of this study is to compare the effectiveness of FQs and SXT for the treatment of S. maltophilia. A retrospective review of 98 patients with S. maltophilia infections who received SXT or FQ monotherapy was conducted. Patients \u226518 years old with a positive culture for S. maltophilia and clinical signs of infection who received treatment for \u226548 h were included. Microbiological cure and clinical response were evaluated at the end of therapy (EOT). In-hospital mortality and isolation of nonsusceptible isolates were also evaluated. Thirty-five patients received SXT, and 63 patients received FQ; 48 patients received levofloxacin, and 15 patients received ciprofloxacin. The most common infection was pulmonary. The overall microbiological cure rate at EOT was 63%. Thirteen of 20 patients (65%) who received SXT and 23 of 37 patients (62%) who received FQ had microbiological cure at EOT (P = 0.832). The overall clinical success rate was 55%, 52% for those who received FQ and 61% for those who received SXT (P = 0.451). In-hospital mortality was 24%, with similar rates in the two groups (25% for FQ versus 22% for SXT; P = 0.546). Development of resistance on repeat culture was 30% for FQ and 20% for SXT (P = 0.426). Fluoroquinolone and SXT monotherapies may be equally effective for the treatment of S. maltophilia infections. Resistance was documented in subsequent isolates of S. maltophilia in both groups.", "author" : [ { "dropping-particle" : "", "family" : "Wang", "given" : "Yu Lin", "non-dropping-particle" : "", "parse-names" : false, "suffix" : "" }, { "dropping-particle" : "", "family" : "Scipione", "given" : "Marco R.", "non-dropping-particle" : "", "parse-names" : false, "suffix" : "" }, { "dropping-particle" : "", "family" : "Dubrovskaya", "given" : "Yanina", "non-dropping-particle" : "", "parse-names" : false, "suffix" : "" }, { "dropping-particle" : "", "family" : "Papadopoulos", "given" : "John", "non-dropping-particle" : "", "parse-names" : false, "suffix" : "" } ], "container-title" : "Antimicrobial Agents and Chemotherapy", "id" : "ITEM-2", "issue" : "1", "issued" : { "date-parts" : [ [ "2014" ] ] }, "page" : "176-182", "title" : "Monotherapy with fluoroquinolone or trimethoprim-Sulfamethoxazole for treatment of stenotrophomonas maltophilia infections", "type" : "article-journal", "volume" : "58" }, "uris" : [ "http://www.mendeley.com/documents/?uuid=158bcbc5-6309-4a17-9418-e5e49c8bfffe" ] } ], "mendeley" : { "formattedCitation" : "[12,13]", "plainTextFormattedCitation" : "[12,13]", "previouslyFormattedCitation" : "[13,14]" }, "properties" : { "noteIndex" : 0 }, "schema" : "https://github.com/citation-style-language/schema/raw/master/csl-citation.json" }</w:instrText>
      </w:r>
      <w:r w:rsidR="00B17B46">
        <w:fldChar w:fldCharType="separate"/>
      </w:r>
      <w:r w:rsidR="00931058" w:rsidRPr="00931058">
        <w:rPr>
          <w:noProof/>
        </w:rPr>
        <w:t>[12,13]</w:t>
      </w:r>
      <w:r w:rsidR="00B17B46">
        <w:fldChar w:fldCharType="end"/>
      </w:r>
      <w:r w:rsidR="002772E5">
        <w:t>.</w:t>
      </w:r>
    </w:p>
    <w:p w14:paraId="613EDB8A" w14:textId="6FB092D2" w:rsidR="0027563E" w:rsidRDefault="003E593E" w:rsidP="001E16A3">
      <w:pPr>
        <w:pStyle w:val="Normal1"/>
        <w:ind w:firstLine="720"/>
        <w:contextualSpacing/>
      </w:pPr>
      <w:r>
        <w:t>In conclusion, c</w:t>
      </w:r>
      <w:r w:rsidR="002772E5">
        <w:t>haracterizing the full extent of genetic alterations that</w:t>
      </w:r>
      <w:r w:rsidR="00A21D41">
        <w:t xml:space="preserve"> </w:t>
      </w:r>
      <w:r w:rsidR="00A21D41">
        <w:rPr>
          <w:i/>
        </w:rPr>
        <w:t>S. maltophilia</w:t>
      </w:r>
      <w:r w:rsidR="00A21D41">
        <w:t xml:space="preserve"> </w:t>
      </w:r>
      <w:r w:rsidR="002772E5">
        <w:t>utilizes to</w:t>
      </w:r>
      <w:r w:rsidR="00A21D41">
        <w:t xml:space="preserve"> develop antibiotic resistance </w:t>
      </w:r>
      <w:r w:rsidR="00A21D41">
        <w:rPr>
          <w:i/>
        </w:rPr>
        <w:t>in vivo</w:t>
      </w:r>
      <w:r w:rsidR="002772E5">
        <w:t xml:space="preserve"> and </w:t>
      </w:r>
      <w:r w:rsidR="004C3215">
        <w:t xml:space="preserve">improving </w:t>
      </w:r>
      <w:r w:rsidR="001E0DFE">
        <w:t xml:space="preserve">genomic </w:t>
      </w:r>
      <w:r w:rsidR="002772E5">
        <w:t xml:space="preserve">surveillance of clinical strains will </w:t>
      </w:r>
      <w:r w:rsidR="00A850F5">
        <w:t>help refine</w:t>
      </w:r>
      <w:r w:rsidR="002772E5">
        <w:t xml:space="preserve"> antibiotic selection criteria </w:t>
      </w:r>
      <w:r w:rsidR="00820023">
        <w:t>available to</w:t>
      </w:r>
      <w:r w:rsidR="002772E5">
        <w:t xml:space="preserve"> clinicians</w:t>
      </w:r>
      <w:r w:rsidR="007441C9">
        <w:t>.</w:t>
      </w:r>
      <w:r w:rsidR="009B0D59">
        <w:t xml:space="preserve"> </w:t>
      </w:r>
      <w:r w:rsidR="003805EE">
        <w:t>T</w:t>
      </w:r>
      <w:r w:rsidR="00DC09AC">
        <w:t>his study</w:t>
      </w:r>
      <w:r w:rsidR="003805EE">
        <w:t xml:space="preserve"> furthermore</w:t>
      </w:r>
      <w:r w:rsidR="00DC09AC">
        <w:t xml:space="preserve"> highlights the utility of WGS for profiling the precise mutations underlying emerg</w:t>
      </w:r>
      <w:r w:rsidR="00231CA0">
        <w:t>ing</w:t>
      </w:r>
      <w:r w:rsidR="00A13D61">
        <w:t xml:space="preserve"> antibiotic resistance</w:t>
      </w:r>
      <w:r w:rsidR="00DC09AC">
        <w:t xml:space="preserve"> in clinical cases of bacteremia.</w:t>
      </w:r>
    </w:p>
    <w:p w14:paraId="0D1AE16F" w14:textId="5B4726BB" w:rsidR="00546720" w:rsidRDefault="00546720" w:rsidP="00A54E61">
      <w:pPr>
        <w:pStyle w:val="Heading1"/>
      </w:pPr>
      <w:r>
        <w:t>Notes</w:t>
      </w:r>
    </w:p>
    <w:p w14:paraId="352E159C" w14:textId="4BF4CA53" w:rsidR="008D669E" w:rsidRPr="008D669E" w:rsidRDefault="008D669E" w:rsidP="00EB1397">
      <w:pPr>
        <w:pStyle w:val="Heading2"/>
      </w:pPr>
      <w:r>
        <w:t>Funding</w:t>
      </w:r>
    </w:p>
    <w:p w14:paraId="723B1785" w14:textId="394FE0FF" w:rsidR="00C53CB9" w:rsidRPr="00C53CB9" w:rsidRDefault="00D47A14" w:rsidP="00A54E61">
      <w:pPr>
        <w:pStyle w:val="Normal1"/>
      </w:pPr>
      <w:r>
        <w:t>Funding was provided</w:t>
      </w:r>
      <w:r w:rsidR="00DA5452">
        <w:t xml:space="preserve"> by the Icahn Institute for Genomics and Multiscale Biology</w:t>
      </w:r>
      <w:r w:rsidR="00AB4AF3">
        <w:t xml:space="preserve"> </w:t>
      </w:r>
      <w:r w:rsidR="00855C8A">
        <w:t xml:space="preserve">at </w:t>
      </w:r>
      <w:r w:rsidR="00AB4AF3">
        <w:t>Mount Sinai</w:t>
      </w:r>
      <w:r w:rsidR="00B06156">
        <w:t xml:space="preserve">, and also </w:t>
      </w:r>
      <w:r w:rsidR="006F4239">
        <w:t>in part</w:t>
      </w:r>
      <w:r w:rsidR="006F4239" w:rsidRPr="00194EEC">
        <w:t xml:space="preserve"> by </w:t>
      </w:r>
      <w:r w:rsidR="00002E8F">
        <w:t xml:space="preserve">the </w:t>
      </w:r>
      <w:r w:rsidR="006F4239" w:rsidRPr="00194EEC">
        <w:t>NIAID-supported NRSA Institutional Research Training Grant (5 T32 AI 7647-13) for Global Health Research (DRA).</w:t>
      </w:r>
    </w:p>
    <w:p w14:paraId="7C10AAFC" w14:textId="13A57187" w:rsidR="00356883" w:rsidRDefault="005E5CEE" w:rsidP="00EB1397">
      <w:pPr>
        <w:pStyle w:val="Heading2"/>
      </w:pPr>
      <w:r>
        <w:t>Conflict</w:t>
      </w:r>
      <w:r w:rsidR="008D669E">
        <w:t xml:space="preserve"> of Interest</w:t>
      </w:r>
    </w:p>
    <w:p w14:paraId="2DEB7724" w14:textId="4DAA999B" w:rsidR="00C53CB9" w:rsidRPr="00C53CB9" w:rsidRDefault="00C53CB9" w:rsidP="00A54E61">
      <w:pPr>
        <w:pStyle w:val="Normal1"/>
      </w:pPr>
      <w:r>
        <w:t xml:space="preserve">The authors </w:t>
      </w:r>
      <w:r w:rsidR="00F7450B">
        <w:t>have no conflicts of interest to disclose.</w:t>
      </w:r>
    </w:p>
    <w:p w14:paraId="2AAE34E4" w14:textId="38650073" w:rsidR="00356883" w:rsidRDefault="008D669E" w:rsidP="00EB1397">
      <w:pPr>
        <w:pStyle w:val="Heading2"/>
      </w:pPr>
      <w:r>
        <w:t>Acknowledgements</w:t>
      </w:r>
    </w:p>
    <w:p w14:paraId="49649F18" w14:textId="37A36E78" w:rsidR="001E16A3" w:rsidRPr="00DA5452" w:rsidRDefault="00DA5452" w:rsidP="001E16A3">
      <w:r w:rsidRPr="00DA5452">
        <w:t xml:space="preserve">We thank </w:t>
      </w:r>
      <w:r>
        <w:t xml:space="preserve">Timothy O’Donnell, </w:t>
      </w:r>
      <w:r w:rsidR="00320C10">
        <w:t xml:space="preserve">Tavi </w:t>
      </w:r>
      <w:r>
        <w:t xml:space="preserve">Nathanson, Jose Clemente, </w:t>
      </w:r>
      <w:r w:rsidR="001359A3" w:rsidRPr="001359A3">
        <w:t>Flora Samaroo</w:t>
      </w:r>
      <w:r w:rsidR="00E40DC5">
        <w:t>,</w:t>
      </w:r>
      <w:r w:rsidR="001359A3" w:rsidRPr="001359A3">
        <w:t xml:space="preserve"> Angelo Rendo</w:t>
      </w:r>
      <w:r w:rsidR="00E40DC5">
        <w:t>,</w:t>
      </w:r>
      <w:r w:rsidR="001359A3">
        <w:t xml:space="preserve"> </w:t>
      </w:r>
      <w:r w:rsidR="00AB4AF3">
        <w:t>and members of the clinical mi</w:t>
      </w:r>
      <w:r>
        <w:t xml:space="preserve">crobiology </w:t>
      </w:r>
      <w:r w:rsidR="00AB4AF3">
        <w:t xml:space="preserve">laboratory </w:t>
      </w:r>
      <w:r>
        <w:t>at Mount Sinai for their contributions.</w:t>
      </w:r>
      <w:r w:rsidR="00E42B08" w:rsidRPr="00E42B08">
        <w:rPr>
          <w:iCs/>
        </w:rPr>
        <w:t xml:space="preserve"> </w:t>
      </w:r>
      <w:r w:rsidR="00E42B08">
        <w:rPr>
          <w:iCs/>
        </w:rPr>
        <w:t>T</w:t>
      </w:r>
      <w:r w:rsidR="00E42B08" w:rsidRPr="00A54E61">
        <w:rPr>
          <w:iCs/>
        </w:rPr>
        <w:t>his work wa</w:t>
      </w:r>
      <w:r w:rsidR="002E4361">
        <w:rPr>
          <w:iCs/>
        </w:rPr>
        <w:t xml:space="preserve">s supported in part by </w:t>
      </w:r>
      <w:r w:rsidR="00750BFF">
        <w:rPr>
          <w:iCs/>
        </w:rPr>
        <w:t xml:space="preserve">the </w:t>
      </w:r>
      <w:r w:rsidR="002E4361">
        <w:rPr>
          <w:iCs/>
        </w:rPr>
        <w:t xml:space="preserve">resources and </w:t>
      </w:r>
      <w:r w:rsidR="00E42B08" w:rsidRPr="00A54E61">
        <w:rPr>
          <w:iCs/>
        </w:rPr>
        <w:t xml:space="preserve">expertise </w:t>
      </w:r>
      <w:r w:rsidR="00750BFF">
        <w:rPr>
          <w:iCs/>
        </w:rPr>
        <w:t>of</w:t>
      </w:r>
      <w:r w:rsidR="00E42B08" w:rsidRPr="00A54E61">
        <w:rPr>
          <w:iCs/>
        </w:rPr>
        <w:t xml:space="preserve"> the Department of Scientific Computing at the Icahn School of Medicine at Mount Sinai.</w:t>
      </w:r>
    </w:p>
    <w:p w14:paraId="1AE5C568" w14:textId="34382DD7" w:rsidR="008E06D0" w:rsidRDefault="008E06D0" w:rsidP="001E16A3">
      <w:r>
        <w:br w:type="page"/>
      </w:r>
    </w:p>
    <w:p w14:paraId="3F3E71B0" w14:textId="24D85947" w:rsidR="00FA14BF" w:rsidRDefault="00FA14BF" w:rsidP="00FA14BF">
      <w:pPr>
        <w:pStyle w:val="Heading1"/>
      </w:pPr>
      <w:r>
        <w:t>References</w:t>
      </w:r>
    </w:p>
    <w:p w14:paraId="5F303912" w14:textId="302142F6" w:rsidR="00931058" w:rsidRPr="00931058" w:rsidRDefault="00FA14BF">
      <w:pPr>
        <w:pStyle w:val="NormalWeb"/>
        <w:ind w:left="640" w:hanging="640"/>
        <w:divId w:val="1181503972"/>
        <w:rPr>
          <w:rFonts w:ascii="Arial" w:hAnsi="Arial" w:cs="Arial"/>
          <w:noProof/>
          <w:sz w:val="22"/>
        </w:rPr>
      </w:pPr>
      <w:r>
        <w:fldChar w:fldCharType="begin" w:fldLock="1"/>
      </w:r>
      <w:r>
        <w:instrText xml:space="preserve">ADDIN Mendeley Bibliography CSL_BIBLIOGRAPHY </w:instrText>
      </w:r>
      <w:r>
        <w:fldChar w:fldCharType="separate"/>
      </w:r>
      <w:r w:rsidR="00931058" w:rsidRPr="00931058">
        <w:rPr>
          <w:rFonts w:ascii="Arial" w:hAnsi="Arial" w:cs="Arial"/>
          <w:noProof/>
          <w:sz w:val="22"/>
        </w:rPr>
        <w:t xml:space="preserve">1. </w:t>
      </w:r>
      <w:r w:rsidR="00931058" w:rsidRPr="00931058">
        <w:rPr>
          <w:rFonts w:ascii="Arial" w:hAnsi="Arial" w:cs="Arial"/>
          <w:noProof/>
          <w:sz w:val="22"/>
        </w:rPr>
        <w:tab/>
        <w:t xml:space="preserve">Brooke JS. Stenotrophomonas maltophilia: an emerging global opportunistic pathogen. </w:t>
      </w:r>
      <w:r w:rsidR="00931058" w:rsidRPr="00931058">
        <w:rPr>
          <w:rFonts w:ascii="Arial" w:hAnsi="Arial" w:cs="Arial"/>
          <w:i/>
          <w:iCs/>
          <w:noProof/>
          <w:sz w:val="22"/>
        </w:rPr>
        <w:t>Clin Microbiol Rev</w:t>
      </w:r>
      <w:r w:rsidR="00931058" w:rsidRPr="00931058">
        <w:rPr>
          <w:rFonts w:ascii="Arial" w:hAnsi="Arial" w:cs="Arial"/>
          <w:noProof/>
          <w:sz w:val="22"/>
        </w:rPr>
        <w:t>. 2012 Jan;</w:t>
      </w:r>
      <w:r w:rsidR="00931058" w:rsidRPr="00931058">
        <w:rPr>
          <w:rFonts w:ascii="Arial" w:hAnsi="Arial" w:cs="Arial"/>
          <w:b/>
          <w:bCs/>
          <w:noProof/>
          <w:sz w:val="22"/>
        </w:rPr>
        <w:t>25</w:t>
      </w:r>
      <w:r w:rsidR="00931058" w:rsidRPr="00931058">
        <w:rPr>
          <w:rFonts w:ascii="Arial" w:hAnsi="Arial" w:cs="Arial"/>
          <w:noProof/>
          <w:sz w:val="22"/>
        </w:rPr>
        <w:t>(1):2–41. doi:10.1128/CMR.00019-11 PMID: 22232370</w:t>
      </w:r>
    </w:p>
    <w:p w14:paraId="580A5994" w14:textId="77777777" w:rsidR="00931058" w:rsidRPr="00931058" w:rsidRDefault="00931058">
      <w:pPr>
        <w:pStyle w:val="NormalWeb"/>
        <w:ind w:left="640" w:hanging="640"/>
        <w:divId w:val="1181503972"/>
        <w:rPr>
          <w:rFonts w:ascii="Arial" w:hAnsi="Arial" w:cs="Arial"/>
          <w:noProof/>
          <w:sz w:val="22"/>
        </w:rPr>
      </w:pPr>
      <w:r w:rsidRPr="00931058">
        <w:rPr>
          <w:rFonts w:ascii="Arial" w:hAnsi="Arial" w:cs="Arial"/>
          <w:noProof/>
          <w:sz w:val="22"/>
        </w:rPr>
        <w:t xml:space="preserve">2. </w:t>
      </w:r>
      <w:r w:rsidRPr="00931058">
        <w:rPr>
          <w:rFonts w:ascii="Arial" w:hAnsi="Arial" w:cs="Arial"/>
          <w:noProof/>
          <w:sz w:val="22"/>
        </w:rPr>
        <w:tab/>
        <w:t xml:space="preserve">Garrison MW, Anderson DE, Campbell DM, Carroll KC, Malone CL, Anderson JD, Hollis RJ, Pfaller M a. Stenotrophomonas maltophilia: Emergence of multidrug-resistant strains during therapy and in an in vitro pharmacodynamic chamber model. </w:t>
      </w:r>
      <w:r w:rsidRPr="00931058">
        <w:rPr>
          <w:rFonts w:ascii="Arial" w:hAnsi="Arial" w:cs="Arial"/>
          <w:i/>
          <w:iCs/>
          <w:noProof/>
          <w:sz w:val="22"/>
        </w:rPr>
        <w:t>Antimicrob Agents Chemother</w:t>
      </w:r>
      <w:r w:rsidRPr="00931058">
        <w:rPr>
          <w:rFonts w:ascii="Arial" w:hAnsi="Arial" w:cs="Arial"/>
          <w:noProof/>
          <w:sz w:val="22"/>
        </w:rPr>
        <w:t>. 1996;</w:t>
      </w:r>
      <w:r w:rsidRPr="00931058">
        <w:rPr>
          <w:rFonts w:ascii="Arial" w:hAnsi="Arial" w:cs="Arial"/>
          <w:b/>
          <w:bCs/>
          <w:noProof/>
          <w:sz w:val="22"/>
        </w:rPr>
        <w:t>40</w:t>
      </w:r>
      <w:r w:rsidRPr="00931058">
        <w:rPr>
          <w:rFonts w:ascii="Arial" w:hAnsi="Arial" w:cs="Arial"/>
          <w:noProof/>
          <w:sz w:val="22"/>
        </w:rPr>
        <w:t>(12):2859–2864. PMID: 9124855</w:t>
      </w:r>
    </w:p>
    <w:p w14:paraId="201B6E24" w14:textId="77777777" w:rsidR="00931058" w:rsidRPr="00931058" w:rsidRDefault="00931058">
      <w:pPr>
        <w:pStyle w:val="NormalWeb"/>
        <w:ind w:left="640" w:hanging="640"/>
        <w:divId w:val="1181503972"/>
        <w:rPr>
          <w:rFonts w:ascii="Arial" w:hAnsi="Arial" w:cs="Arial"/>
          <w:noProof/>
          <w:sz w:val="22"/>
        </w:rPr>
      </w:pPr>
      <w:r w:rsidRPr="00931058">
        <w:rPr>
          <w:rFonts w:ascii="Arial" w:hAnsi="Arial" w:cs="Arial"/>
          <w:noProof/>
          <w:sz w:val="22"/>
        </w:rPr>
        <w:t xml:space="preserve">3. </w:t>
      </w:r>
      <w:r w:rsidRPr="00931058">
        <w:rPr>
          <w:rFonts w:ascii="Arial" w:hAnsi="Arial" w:cs="Arial"/>
          <w:noProof/>
          <w:sz w:val="22"/>
        </w:rPr>
        <w:tab/>
        <w:t xml:space="preserve">Sánchez P, Alonso A, Martinez JL. Cloning and characterization of SmeT, a repressor of the Stenotrophomonas maltophilia multidrug efflux pump SmeDEF. </w:t>
      </w:r>
      <w:r w:rsidRPr="00931058">
        <w:rPr>
          <w:rFonts w:ascii="Arial" w:hAnsi="Arial" w:cs="Arial"/>
          <w:i/>
          <w:iCs/>
          <w:noProof/>
          <w:sz w:val="22"/>
        </w:rPr>
        <w:t>Antimicrob Agents Chemother</w:t>
      </w:r>
      <w:r w:rsidRPr="00931058">
        <w:rPr>
          <w:rFonts w:ascii="Arial" w:hAnsi="Arial" w:cs="Arial"/>
          <w:noProof/>
          <w:sz w:val="22"/>
        </w:rPr>
        <w:t>. 2002;</w:t>
      </w:r>
      <w:r w:rsidRPr="00931058">
        <w:rPr>
          <w:rFonts w:ascii="Arial" w:hAnsi="Arial" w:cs="Arial"/>
          <w:b/>
          <w:bCs/>
          <w:noProof/>
          <w:sz w:val="22"/>
        </w:rPr>
        <w:t>46</w:t>
      </w:r>
      <w:r w:rsidRPr="00931058">
        <w:rPr>
          <w:rFonts w:ascii="Arial" w:hAnsi="Arial" w:cs="Arial"/>
          <w:noProof/>
          <w:sz w:val="22"/>
        </w:rPr>
        <w:t>(11):3386–3393. doi:10.1128/AAC.46.11.3386-3393.2002 PMID: 12384340</w:t>
      </w:r>
    </w:p>
    <w:p w14:paraId="575D19B8" w14:textId="77777777" w:rsidR="00931058" w:rsidRPr="00931058" w:rsidRDefault="00931058">
      <w:pPr>
        <w:pStyle w:val="NormalWeb"/>
        <w:ind w:left="640" w:hanging="640"/>
        <w:divId w:val="1181503972"/>
        <w:rPr>
          <w:rFonts w:ascii="Arial" w:hAnsi="Arial" w:cs="Arial"/>
          <w:noProof/>
          <w:sz w:val="22"/>
        </w:rPr>
      </w:pPr>
      <w:r w:rsidRPr="00931058">
        <w:rPr>
          <w:rFonts w:ascii="Arial" w:hAnsi="Arial" w:cs="Arial"/>
          <w:noProof/>
          <w:sz w:val="22"/>
        </w:rPr>
        <w:t xml:space="preserve">4. </w:t>
      </w:r>
      <w:r w:rsidRPr="00931058">
        <w:rPr>
          <w:rFonts w:ascii="Arial" w:hAnsi="Arial" w:cs="Arial"/>
          <w:noProof/>
          <w:sz w:val="22"/>
        </w:rPr>
        <w:tab/>
        <w:t xml:space="preserve">Alonso A, Martínez JL. Multiple antibiotic resistance in Stenotrophomonas maltophilia. </w:t>
      </w:r>
      <w:r w:rsidRPr="00931058">
        <w:rPr>
          <w:rFonts w:ascii="Arial" w:hAnsi="Arial" w:cs="Arial"/>
          <w:i/>
          <w:iCs/>
          <w:noProof/>
          <w:sz w:val="22"/>
        </w:rPr>
        <w:t>Antimicrob Agents Chemother</w:t>
      </w:r>
      <w:r w:rsidRPr="00931058">
        <w:rPr>
          <w:rFonts w:ascii="Arial" w:hAnsi="Arial" w:cs="Arial"/>
          <w:noProof/>
          <w:sz w:val="22"/>
        </w:rPr>
        <w:t>. 1997;</w:t>
      </w:r>
      <w:r w:rsidRPr="00931058">
        <w:rPr>
          <w:rFonts w:ascii="Arial" w:hAnsi="Arial" w:cs="Arial"/>
          <w:b/>
          <w:bCs/>
          <w:noProof/>
          <w:sz w:val="22"/>
        </w:rPr>
        <w:t>41</w:t>
      </w:r>
      <w:r w:rsidRPr="00931058">
        <w:rPr>
          <w:rFonts w:ascii="Arial" w:hAnsi="Arial" w:cs="Arial"/>
          <w:noProof/>
          <w:sz w:val="22"/>
        </w:rPr>
        <w:t>(5):1140–1142. PMID: 9145884</w:t>
      </w:r>
    </w:p>
    <w:p w14:paraId="29B07BFD" w14:textId="77777777" w:rsidR="00931058" w:rsidRPr="00931058" w:rsidRDefault="00931058">
      <w:pPr>
        <w:pStyle w:val="NormalWeb"/>
        <w:ind w:left="640" w:hanging="640"/>
        <w:divId w:val="1181503972"/>
        <w:rPr>
          <w:rFonts w:ascii="Arial" w:hAnsi="Arial" w:cs="Arial"/>
          <w:noProof/>
          <w:sz w:val="22"/>
        </w:rPr>
      </w:pPr>
      <w:r w:rsidRPr="00931058">
        <w:rPr>
          <w:rFonts w:ascii="Arial" w:hAnsi="Arial" w:cs="Arial"/>
          <w:noProof/>
          <w:sz w:val="22"/>
        </w:rPr>
        <w:t xml:space="preserve">5. </w:t>
      </w:r>
      <w:r w:rsidRPr="00931058">
        <w:rPr>
          <w:rFonts w:ascii="Arial" w:hAnsi="Arial" w:cs="Arial"/>
          <w:noProof/>
          <w:sz w:val="22"/>
        </w:rPr>
        <w:tab/>
        <w:t xml:space="preserve">Clinical and Laboratory Standards Institute. </w:t>
      </w:r>
      <w:r w:rsidRPr="00931058">
        <w:rPr>
          <w:rFonts w:ascii="Arial" w:hAnsi="Arial" w:cs="Arial"/>
          <w:i/>
          <w:iCs/>
          <w:noProof/>
          <w:sz w:val="22"/>
        </w:rPr>
        <w:t>Performance standards for antimicrobial susceptibility testing; twenty-fifth informational supplement M100-S25.</w:t>
      </w:r>
      <w:r w:rsidRPr="00931058">
        <w:rPr>
          <w:rFonts w:ascii="Arial" w:hAnsi="Arial" w:cs="Arial"/>
          <w:noProof/>
          <w:sz w:val="22"/>
        </w:rPr>
        <w:t xml:space="preserve"> Wayne, PA: Clinical and Laboratory Standards Institute; 2015. </w:t>
      </w:r>
    </w:p>
    <w:p w14:paraId="72917212" w14:textId="77777777" w:rsidR="00931058" w:rsidRPr="00931058" w:rsidRDefault="00931058">
      <w:pPr>
        <w:pStyle w:val="NormalWeb"/>
        <w:ind w:left="640" w:hanging="640"/>
        <w:divId w:val="1181503972"/>
        <w:rPr>
          <w:rFonts w:ascii="Arial" w:hAnsi="Arial" w:cs="Arial"/>
          <w:noProof/>
          <w:sz w:val="22"/>
        </w:rPr>
      </w:pPr>
      <w:r w:rsidRPr="00931058">
        <w:rPr>
          <w:rFonts w:ascii="Arial" w:hAnsi="Arial" w:cs="Arial"/>
          <w:noProof/>
          <w:sz w:val="22"/>
        </w:rPr>
        <w:t xml:space="preserve">6. </w:t>
      </w:r>
      <w:r w:rsidRPr="00931058">
        <w:rPr>
          <w:rFonts w:ascii="Arial" w:hAnsi="Arial" w:cs="Arial"/>
          <w:noProof/>
          <w:sz w:val="22"/>
        </w:rPr>
        <w:tab/>
        <w:t xml:space="preserve">Altman DR, Sebra R, Hand J, Attie O, Deikus G, Carpini KWD, Patel G, Rana M, Arvelakis A, Grewal P, Dutta J, Rose H, Shopsin B, Daefler S, Schadt EE, Kasarskis A, van Bakel H, Bashir A, Huprikar S. Transmission of Methicillin-Resistant Staphylococcus aureus via Deceased Donor Liver Transplantation Confirmed by Whole Genome Sequencing. </w:t>
      </w:r>
      <w:r w:rsidRPr="00931058">
        <w:rPr>
          <w:rFonts w:ascii="Arial" w:hAnsi="Arial" w:cs="Arial"/>
          <w:i/>
          <w:iCs/>
          <w:noProof/>
          <w:sz w:val="22"/>
        </w:rPr>
        <w:t>Am J Transplant</w:t>
      </w:r>
      <w:r w:rsidRPr="00931058">
        <w:rPr>
          <w:rFonts w:ascii="Arial" w:hAnsi="Arial" w:cs="Arial"/>
          <w:noProof/>
          <w:sz w:val="22"/>
        </w:rPr>
        <w:t>. 2014 Nov;</w:t>
      </w:r>
      <w:r w:rsidRPr="00931058">
        <w:rPr>
          <w:rFonts w:ascii="Arial" w:hAnsi="Arial" w:cs="Arial"/>
          <w:b/>
          <w:bCs/>
          <w:noProof/>
          <w:sz w:val="22"/>
        </w:rPr>
        <w:t>14</w:t>
      </w:r>
      <w:r w:rsidRPr="00931058">
        <w:rPr>
          <w:rFonts w:ascii="Arial" w:hAnsi="Arial" w:cs="Arial"/>
          <w:noProof/>
          <w:sz w:val="22"/>
        </w:rPr>
        <w:t>(11):2640–4. doi:10.1111/ajt.12897 PMID: 25250641</w:t>
      </w:r>
    </w:p>
    <w:p w14:paraId="50D22296" w14:textId="77777777" w:rsidR="00931058" w:rsidRPr="00931058" w:rsidRDefault="00931058">
      <w:pPr>
        <w:pStyle w:val="NormalWeb"/>
        <w:ind w:left="640" w:hanging="640"/>
        <w:divId w:val="1181503972"/>
        <w:rPr>
          <w:rFonts w:ascii="Arial" w:hAnsi="Arial" w:cs="Arial"/>
          <w:noProof/>
          <w:sz w:val="22"/>
        </w:rPr>
      </w:pPr>
      <w:r w:rsidRPr="00931058">
        <w:rPr>
          <w:rFonts w:ascii="Arial" w:hAnsi="Arial" w:cs="Arial"/>
          <w:noProof/>
          <w:sz w:val="22"/>
        </w:rPr>
        <w:t xml:space="preserve">7. </w:t>
      </w:r>
      <w:r w:rsidRPr="00931058">
        <w:rPr>
          <w:rFonts w:ascii="Arial" w:hAnsi="Arial" w:cs="Arial"/>
          <w:noProof/>
          <w:sz w:val="22"/>
        </w:rPr>
        <w:tab/>
        <w:t xml:space="preserve">Hernández A, Maté MJ, Sánchez-Díaz PC, Romero A, Rojo F, Martínez JL. Structural and functional analysis of SmeT, the repressor of the Stenotrophomonas maltophilia multidrug efflux pump SmeDEF. </w:t>
      </w:r>
      <w:r w:rsidRPr="00931058">
        <w:rPr>
          <w:rFonts w:ascii="Arial" w:hAnsi="Arial" w:cs="Arial"/>
          <w:i/>
          <w:iCs/>
          <w:noProof/>
          <w:sz w:val="22"/>
        </w:rPr>
        <w:t>J Biol Chem</w:t>
      </w:r>
      <w:r w:rsidRPr="00931058">
        <w:rPr>
          <w:rFonts w:ascii="Arial" w:hAnsi="Arial" w:cs="Arial"/>
          <w:noProof/>
          <w:sz w:val="22"/>
        </w:rPr>
        <w:t>. 2009;</w:t>
      </w:r>
      <w:r w:rsidRPr="00931058">
        <w:rPr>
          <w:rFonts w:ascii="Arial" w:hAnsi="Arial" w:cs="Arial"/>
          <w:b/>
          <w:bCs/>
          <w:noProof/>
          <w:sz w:val="22"/>
        </w:rPr>
        <w:t>284</w:t>
      </w:r>
      <w:r w:rsidRPr="00931058">
        <w:rPr>
          <w:rFonts w:ascii="Arial" w:hAnsi="Arial" w:cs="Arial"/>
          <w:noProof/>
          <w:sz w:val="22"/>
        </w:rPr>
        <w:t>(21):14428–14438. doi:10.1074/jbc.M809221200 PMID: 19324881</w:t>
      </w:r>
    </w:p>
    <w:p w14:paraId="2885ACAF" w14:textId="77777777" w:rsidR="00931058" w:rsidRPr="00931058" w:rsidRDefault="00931058">
      <w:pPr>
        <w:pStyle w:val="NormalWeb"/>
        <w:ind w:left="640" w:hanging="640"/>
        <w:divId w:val="1181503972"/>
        <w:rPr>
          <w:rFonts w:ascii="Arial" w:hAnsi="Arial" w:cs="Arial"/>
          <w:noProof/>
          <w:sz w:val="22"/>
        </w:rPr>
      </w:pPr>
      <w:r w:rsidRPr="00931058">
        <w:rPr>
          <w:rFonts w:ascii="Arial" w:hAnsi="Arial" w:cs="Arial"/>
          <w:noProof/>
          <w:sz w:val="22"/>
        </w:rPr>
        <w:t xml:space="preserve">8. </w:t>
      </w:r>
      <w:r w:rsidRPr="00931058">
        <w:rPr>
          <w:rFonts w:ascii="Arial" w:hAnsi="Arial" w:cs="Arial"/>
          <w:noProof/>
          <w:sz w:val="22"/>
        </w:rPr>
        <w:tab/>
        <w:t xml:space="preserve">Alonso A, Martinez JL. Expression of multidrug efflux pump smeDEF by clinical isolates of Stenotrophomonas maltophilia. </w:t>
      </w:r>
      <w:r w:rsidRPr="00931058">
        <w:rPr>
          <w:rFonts w:ascii="Arial" w:hAnsi="Arial" w:cs="Arial"/>
          <w:i/>
          <w:iCs/>
          <w:noProof/>
          <w:sz w:val="22"/>
        </w:rPr>
        <w:t>Antimicrob Agents Chemother</w:t>
      </w:r>
      <w:r w:rsidRPr="00931058">
        <w:rPr>
          <w:rFonts w:ascii="Arial" w:hAnsi="Arial" w:cs="Arial"/>
          <w:noProof/>
          <w:sz w:val="22"/>
        </w:rPr>
        <w:t>. 2001;</w:t>
      </w:r>
      <w:r w:rsidRPr="00931058">
        <w:rPr>
          <w:rFonts w:ascii="Arial" w:hAnsi="Arial" w:cs="Arial"/>
          <w:b/>
          <w:bCs/>
          <w:noProof/>
          <w:sz w:val="22"/>
        </w:rPr>
        <w:t>45</w:t>
      </w:r>
      <w:r w:rsidRPr="00931058">
        <w:rPr>
          <w:rFonts w:ascii="Arial" w:hAnsi="Arial" w:cs="Arial"/>
          <w:noProof/>
          <w:sz w:val="22"/>
        </w:rPr>
        <w:t>(6):1879–1881. doi:10.1128/AAC.45.6.1879-1881.2001 PMID: 11353642</w:t>
      </w:r>
    </w:p>
    <w:p w14:paraId="2B3E8766" w14:textId="77777777" w:rsidR="00931058" w:rsidRPr="00931058" w:rsidRDefault="00931058">
      <w:pPr>
        <w:pStyle w:val="NormalWeb"/>
        <w:ind w:left="640" w:hanging="640"/>
        <w:divId w:val="1181503972"/>
        <w:rPr>
          <w:rFonts w:ascii="Arial" w:hAnsi="Arial" w:cs="Arial"/>
          <w:noProof/>
          <w:sz w:val="22"/>
        </w:rPr>
      </w:pPr>
      <w:r w:rsidRPr="00931058">
        <w:rPr>
          <w:rFonts w:ascii="Arial" w:hAnsi="Arial" w:cs="Arial"/>
          <w:noProof/>
          <w:sz w:val="22"/>
        </w:rPr>
        <w:t xml:space="preserve">9. </w:t>
      </w:r>
      <w:r w:rsidRPr="00931058">
        <w:rPr>
          <w:rFonts w:ascii="Arial" w:hAnsi="Arial" w:cs="Arial"/>
          <w:noProof/>
          <w:sz w:val="22"/>
        </w:rPr>
        <w:tab/>
        <w:t xml:space="preserve">Srikhanta YN, Fox KL, Jennings MP. The phasevarion: phase variation of type III DNA methyltransferases controls coordinated switching in multiple genes. </w:t>
      </w:r>
      <w:r w:rsidRPr="00931058">
        <w:rPr>
          <w:rFonts w:ascii="Arial" w:hAnsi="Arial" w:cs="Arial"/>
          <w:i/>
          <w:iCs/>
          <w:noProof/>
          <w:sz w:val="22"/>
        </w:rPr>
        <w:t>Nat Rev Microbiol</w:t>
      </w:r>
      <w:r w:rsidRPr="00931058">
        <w:rPr>
          <w:rFonts w:ascii="Arial" w:hAnsi="Arial" w:cs="Arial"/>
          <w:noProof/>
          <w:sz w:val="22"/>
        </w:rPr>
        <w:t>. 2010;</w:t>
      </w:r>
      <w:r w:rsidRPr="00931058">
        <w:rPr>
          <w:rFonts w:ascii="Arial" w:hAnsi="Arial" w:cs="Arial"/>
          <w:b/>
          <w:bCs/>
          <w:noProof/>
          <w:sz w:val="22"/>
        </w:rPr>
        <w:t>8</w:t>
      </w:r>
      <w:r w:rsidRPr="00931058">
        <w:rPr>
          <w:rFonts w:ascii="Arial" w:hAnsi="Arial" w:cs="Arial"/>
          <w:noProof/>
          <w:sz w:val="22"/>
        </w:rPr>
        <w:t>(3):196–206. doi:10.1038/nrmicro2283 PMID: 20140025</w:t>
      </w:r>
    </w:p>
    <w:p w14:paraId="18DD1505" w14:textId="77777777" w:rsidR="00931058" w:rsidRPr="00931058" w:rsidRDefault="00931058">
      <w:pPr>
        <w:pStyle w:val="NormalWeb"/>
        <w:ind w:left="640" w:hanging="640"/>
        <w:divId w:val="1181503972"/>
        <w:rPr>
          <w:rFonts w:ascii="Arial" w:hAnsi="Arial" w:cs="Arial"/>
          <w:noProof/>
          <w:sz w:val="22"/>
        </w:rPr>
      </w:pPr>
      <w:r w:rsidRPr="00931058">
        <w:rPr>
          <w:rFonts w:ascii="Arial" w:hAnsi="Arial" w:cs="Arial"/>
          <w:noProof/>
          <w:sz w:val="22"/>
        </w:rPr>
        <w:t xml:space="preserve">10. </w:t>
      </w:r>
      <w:r w:rsidRPr="00931058">
        <w:rPr>
          <w:rFonts w:ascii="Arial" w:hAnsi="Arial" w:cs="Arial"/>
          <w:noProof/>
          <w:sz w:val="22"/>
        </w:rPr>
        <w:tab/>
        <w:t xml:space="preserve">Sanchez P, Alonso A, Martinez JL. Regulatory regions of smeDEF in Stenotrophomonas maltophilia strains expressing different amounts of the multidrug efflux pump SmeDEF. </w:t>
      </w:r>
      <w:r w:rsidRPr="00931058">
        <w:rPr>
          <w:rFonts w:ascii="Arial" w:hAnsi="Arial" w:cs="Arial"/>
          <w:i/>
          <w:iCs/>
          <w:noProof/>
          <w:sz w:val="22"/>
        </w:rPr>
        <w:t>Antimicrob Agents Chemother</w:t>
      </w:r>
      <w:r w:rsidRPr="00931058">
        <w:rPr>
          <w:rFonts w:ascii="Arial" w:hAnsi="Arial" w:cs="Arial"/>
          <w:noProof/>
          <w:sz w:val="22"/>
        </w:rPr>
        <w:t>. 2004;</w:t>
      </w:r>
      <w:r w:rsidRPr="00931058">
        <w:rPr>
          <w:rFonts w:ascii="Arial" w:hAnsi="Arial" w:cs="Arial"/>
          <w:b/>
          <w:bCs/>
          <w:noProof/>
          <w:sz w:val="22"/>
        </w:rPr>
        <w:t>48</w:t>
      </w:r>
      <w:r w:rsidRPr="00931058">
        <w:rPr>
          <w:rFonts w:ascii="Arial" w:hAnsi="Arial" w:cs="Arial"/>
          <w:noProof/>
          <w:sz w:val="22"/>
        </w:rPr>
        <w:t>(6):2274–2276. doi:10.1128/AAC.48.6.2274-2276.2004 PMID: 15155232</w:t>
      </w:r>
    </w:p>
    <w:p w14:paraId="747C26CC" w14:textId="77777777" w:rsidR="00931058" w:rsidRPr="00931058" w:rsidRDefault="00931058">
      <w:pPr>
        <w:pStyle w:val="NormalWeb"/>
        <w:ind w:left="640" w:hanging="640"/>
        <w:divId w:val="1181503972"/>
        <w:rPr>
          <w:rFonts w:ascii="Arial" w:hAnsi="Arial" w:cs="Arial"/>
          <w:noProof/>
          <w:sz w:val="22"/>
        </w:rPr>
      </w:pPr>
      <w:r w:rsidRPr="00931058">
        <w:rPr>
          <w:rFonts w:ascii="Arial" w:hAnsi="Arial" w:cs="Arial"/>
          <w:noProof/>
          <w:sz w:val="22"/>
        </w:rPr>
        <w:t xml:space="preserve">11. </w:t>
      </w:r>
      <w:r w:rsidRPr="00931058">
        <w:rPr>
          <w:rFonts w:ascii="Arial" w:hAnsi="Arial" w:cs="Arial"/>
          <w:noProof/>
          <w:sz w:val="22"/>
        </w:rPr>
        <w:tab/>
        <w:t xml:space="preserve">Alonso A, Morales G, Escalante R, Campanario E, Sastre L, Martinez JL. Overexpression of the multidrug efflux pump SmeDEF impairs Stenotrophomonas maltophilia physiology. </w:t>
      </w:r>
      <w:r w:rsidRPr="00931058">
        <w:rPr>
          <w:rFonts w:ascii="Arial" w:hAnsi="Arial" w:cs="Arial"/>
          <w:i/>
          <w:iCs/>
          <w:noProof/>
          <w:sz w:val="22"/>
        </w:rPr>
        <w:t>J Antimicrob Chemother</w:t>
      </w:r>
      <w:r w:rsidRPr="00931058">
        <w:rPr>
          <w:rFonts w:ascii="Arial" w:hAnsi="Arial" w:cs="Arial"/>
          <w:noProof/>
          <w:sz w:val="22"/>
        </w:rPr>
        <w:t>. 2004;</w:t>
      </w:r>
      <w:r w:rsidRPr="00931058">
        <w:rPr>
          <w:rFonts w:ascii="Arial" w:hAnsi="Arial" w:cs="Arial"/>
          <w:b/>
          <w:bCs/>
          <w:noProof/>
          <w:sz w:val="22"/>
        </w:rPr>
        <w:t>53</w:t>
      </w:r>
      <w:r w:rsidRPr="00931058">
        <w:rPr>
          <w:rFonts w:ascii="Arial" w:hAnsi="Arial" w:cs="Arial"/>
          <w:noProof/>
          <w:sz w:val="22"/>
        </w:rPr>
        <w:t>(3):432–434. doi:10.1093/jac/dkh074 PMID: 14739147</w:t>
      </w:r>
    </w:p>
    <w:p w14:paraId="59E952F9" w14:textId="77777777" w:rsidR="00931058" w:rsidRPr="00931058" w:rsidRDefault="00931058">
      <w:pPr>
        <w:pStyle w:val="NormalWeb"/>
        <w:ind w:left="640" w:hanging="640"/>
        <w:divId w:val="1181503972"/>
        <w:rPr>
          <w:rFonts w:ascii="Arial" w:hAnsi="Arial" w:cs="Arial"/>
          <w:noProof/>
          <w:sz w:val="22"/>
        </w:rPr>
      </w:pPr>
      <w:r w:rsidRPr="00931058">
        <w:rPr>
          <w:rFonts w:ascii="Arial" w:hAnsi="Arial" w:cs="Arial"/>
          <w:noProof/>
          <w:sz w:val="22"/>
        </w:rPr>
        <w:t xml:space="preserve">12. </w:t>
      </w:r>
      <w:r w:rsidRPr="00931058">
        <w:rPr>
          <w:rFonts w:ascii="Arial" w:hAnsi="Arial" w:cs="Arial"/>
          <w:noProof/>
          <w:sz w:val="22"/>
        </w:rPr>
        <w:tab/>
        <w:t xml:space="preserve">Cho SY, Kang CI, Kim J, Ha YE, Chung DR, Lee NY, Peck KR, Song JH. Can levofloxacin be a useful alternative to trimethoprim-Sulfamethoxazole for treating stenotrophomonas maltophilia bacteremia? </w:t>
      </w:r>
      <w:r w:rsidRPr="00931058">
        <w:rPr>
          <w:rFonts w:ascii="Arial" w:hAnsi="Arial" w:cs="Arial"/>
          <w:i/>
          <w:iCs/>
          <w:noProof/>
          <w:sz w:val="22"/>
        </w:rPr>
        <w:t>Antimicrob Agents Chemother</w:t>
      </w:r>
      <w:r w:rsidRPr="00931058">
        <w:rPr>
          <w:rFonts w:ascii="Arial" w:hAnsi="Arial" w:cs="Arial"/>
          <w:noProof/>
          <w:sz w:val="22"/>
        </w:rPr>
        <w:t>. 2014;</w:t>
      </w:r>
      <w:r w:rsidRPr="00931058">
        <w:rPr>
          <w:rFonts w:ascii="Arial" w:hAnsi="Arial" w:cs="Arial"/>
          <w:b/>
          <w:bCs/>
          <w:noProof/>
          <w:sz w:val="22"/>
        </w:rPr>
        <w:t>58</w:t>
      </w:r>
      <w:r w:rsidRPr="00931058">
        <w:rPr>
          <w:rFonts w:ascii="Arial" w:hAnsi="Arial" w:cs="Arial"/>
          <w:noProof/>
          <w:sz w:val="22"/>
        </w:rPr>
        <w:t>(1):581–583. doi:10.1128/AAC.01682-13 PMID: 24126583</w:t>
      </w:r>
    </w:p>
    <w:p w14:paraId="672105D4" w14:textId="77777777" w:rsidR="00931058" w:rsidRPr="00931058" w:rsidRDefault="00931058">
      <w:pPr>
        <w:pStyle w:val="NormalWeb"/>
        <w:ind w:left="640" w:hanging="640"/>
        <w:divId w:val="1181503972"/>
        <w:rPr>
          <w:rFonts w:ascii="Arial" w:hAnsi="Arial" w:cs="Arial"/>
          <w:noProof/>
          <w:sz w:val="22"/>
        </w:rPr>
      </w:pPr>
      <w:r w:rsidRPr="00931058">
        <w:rPr>
          <w:rFonts w:ascii="Arial" w:hAnsi="Arial" w:cs="Arial"/>
          <w:noProof/>
          <w:sz w:val="22"/>
        </w:rPr>
        <w:t xml:space="preserve">13. </w:t>
      </w:r>
      <w:r w:rsidRPr="00931058">
        <w:rPr>
          <w:rFonts w:ascii="Arial" w:hAnsi="Arial" w:cs="Arial"/>
          <w:noProof/>
          <w:sz w:val="22"/>
        </w:rPr>
        <w:tab/>
        <w:t xml:space="preserve">Wang YL, Scipione MR, Dubrovskaya Y, Papadopoulos J. Monotherapy with fluoroquinolone or trimethoprim-Sulfamethoxazole for treatment of stenotrophomonas maltophilia infections. </w:t>
      </w:r>
      <w:r w:rsidRPr="00931058">
        <w:rPr>
          <w:rFonts w:ascii="Arial" w:hAnsi="Arial" w:cs="Arial"/>
          <w:i/>
          <w:iCs/>
          <w:noProof/>
          <w:sz w:val="22"/>
        </w:rPr>
        <w:t>Antimicrob Agents Chemother</w:t>
      </w:r>
      <w:r w:rsidRPr="00931058">
        <w:rPr>
          <w:rFonts w:ascii="Arial" w:hAnsi="Arial" w:cs="Arial"/>
          <w:noProof/>
          <w:sz w:val="22"/>
        </w:rPr>
        <w:t>. 2014;</w:t>
      </w:r>
      <w:r w:rsidRPr="00931058">
        <w:rPr>
          <w:rFonts w:ascii="Arial" w:hAnsi="Arial" w:cs="Arial"/>
          <w:b/>
          <w:bCs/>
          <w:noProof/>
          <w:sz w:val="22"/>
        </w:rPr>
        <w:t>58</w:t>
      </w:r>
      <w:r w:rsidRPr="00931058">
        <w:rPr>
          <w:rFonts w:ascii="Arial" w:hAnsi="Arial" w:cs="Arial"/>
          <w:noProof/>
          <w:sz w:val="22"/>
        </w:rPr>
        <w:t>(1):176–182. doi:10.1128/AAC.01751-13 PMID: 24145530</w:t>
      </w:r>
    </w:p>
    <w:p w14:paraId="78E97B04" w14:textId="77777777" w:rsidR="00931058" w:rsidRPr="00931058" w:rsidRDefault="00931058">
      <w:pPr>
        <w:pStyle w:val="NormalWeb"/>
        <w:ind w:left="640" w:hanging="640"/>
        <w:divId w:val="1181503972"/>
        <w:rPr>
          <w:rFonts w:ascii="Arial" w:hAnsi="Arial" w:cs="Arial"/>
          <w:noProof/>
          <w:sz w:val="22"/>
        </w:rPr>
      </w:pPr>
      <w:r w:rsidRPr="00931058">
        <w:rPr>
          <w:rFonts w:ascii="Arial" w:hAnsi="Arial" w:cs="Arial"/>
          <w:noProof/>
          <w:sz w:val="22"/>
        </w:rPr>
        <w:t xml:space="preserve">14. </w:t>
      </w:r>
      <w:r w:rsidRPr="00931058">
        <w:rPr>
          <w:rFonts w:ascii="Arial" w:hAnsi="Arial" w:cs="Arial"/>
          <w:noProof/>
          <w:sz w:val="22"/>
        </w:rPr>
        <w:tab/>
        <w:t xml:space="preserve">Pak TR, Roth FP. ChromoZoom: a flexible, fluid, web-based genome browser. </w:t>
      </w:r>
      <w:r w:rsidRPr="00931058">
        <w:rPr>
          <w:rFonts w:ascii="Arial" w:hAnsi="Arial" w:cs="Arial"/>
          <w:i/>
          <w:iCs/>
          <w:noProof/>
          <w:sz w:val="22"/>
        </w:rPr>
        <w:t>Bioinformatics</w:t>
      </w:r>
      <w:r w:rsidRPr="00931058">
        <w:rPr>
          <w:rFonts w:ascii="Arial" w:hAnsi="Arial" w:cs="Arial"/>
          <w:noProof/>
          <w:sz w:val="22"/>
        </w:rPr>
        <w:t>. 2013 Feb 1;</w:t>
      </w:r>
      <w:r w:rsidRPr="00931058">
        <w:rPr>
          <w:rFonts w:ascii="Arial" w:hAnsi="Arial" w:cs="Arial"/>
          <w:b/>
          <w:bCs/>
          <w:noProof/>
          <w:sz w:val="22"/>
        </w:rPr>
        <w:t>29</w:t>
      </w:r>
      <w:r w:rsidRPr="00931058">
        <w:rPr>
          <w:rFonts w:ascii="Arial" w:hAnsi="Arial" w:cs="Arial"/>
          <w:noProof/>
          <w:sz w:val="22"/>
        </w:rPr>
        <w:t xml:space="preserve">(3):384–6. doi:10.1093/bioinformatics/bts695 PMCID: PMC3562068 </w:t>
      </w:r>
    </w:p>
    <w:p w14:paraId="599C511E" w14:textId="300AD75B" w:rsidR="002314C5" w:rsidRDefault="00FA14BF" w:rsidP="00931058">
      <w:pPr>
        <w:pStyle w:val="NormalWeb"/>
        <w:ind w:left="640" w:hanging="640"/>
        <w:divId w:val="1927306201"/>
      </w:pPr>
      <w:r>
        <w:fldChar w:fldCharType="end"/>
      </w:r>
    </w:p>
    <w:p w14:paraId="69295C4C" w14:textId="77777777" w:rsidR="002314C5" w:rsidRDefault="002314C5">
      <w:pPr>
        <w:rPr>
          <w:rFonts w:ascii="Times" w:eastAsiaTheme="minorEastAsia" w:hAnsi="Times" w:cs="Times New Roman"/>
          <w:color w:val="auto"/>
          <w:sz w:val="20"/>
        </w:rPr>
      </w:pPr>
      <w:r>
        <w:br w:type="page"/>
      </w:r>
    </w:p>
    <w:p w14:paraId="627161CD" w14:textId="77777777" w:rsidR="00ED1D26" w:rsidRDefault="00ED1D26" w:rsidP="002314C5">
      <w:pPr>
        <w:pStyle w:val="Heading1"/>
        <w:divId w:val="1194727850"/>
        <w:sectPr w:rsidR="00ED1D26">
          <w:footerReference w:type="default" r:id="rId11"/>
          <w:footnotePr>
            <w:numFmt w:val="lowerLetter"/>
            <w:numRestart w:val="eachSect"/>
          </w:footnotePr>
          <w:pgSz w:w="12240" w:h="15840"/>
          <w:pgMar w:top="1440" w:right="1440" w:bottom="1440" w:left="1440" w:header="720" w:footer="720" w:gutter="0"/>
          <w:pgNumType w:start="1"/>
          <w:cols w:space="720"/>
        </w:sectPr>
      </w:pPr>
    </w:p>
    <w:p w14:paraId="16286EBE" w14:textId="3CE2C376" w:rsidR="00FA14BF" w:rsidRDefault="002314C5" w:rsidP="002314C5">
      <w:pPr>
        <w:pStyle w:val="Heading1"/>
        <w:divId w:val="1194727850"/>
      </w:pPr>
      <w:r>
        <w:t>Tables</w:t>
      </w:r>
    </w:p>
    <w:p w14:paraId="72C6B01D" w14:textId="3DCDA74D" w:rsidR="002314C5" w:rsidRDefault="002314C5" w:rsidP="002314C5">
      <w:pPr>
        <w:pStyle w:val="Normal1"/>
        <w:contextualSpacing/>
        <w:divId w:val="1194727850"/>
      </w:pPr>
      <w:r w:rsidRPr="005F4988">
        <w:rPr>
          <w:b/>
        </w:rPr>
        <w:t>Table 1.</w:t>
      </w:r>
      <w:r>
        <w:t xml:space="preserve"> </w:t>
      </w:r>
      <w:r w:rsidR="00143442">
        <w:t>Sequenced c</w:t>
      </w:r>
      <w:r w:rsidR="00C211BA">
        <w:t xml:space="preserve">linical isolates </w:t>
      </w:r>
      <w:r w:rsidR="00143442">
        <w:t>and their antimicrobial susceptibilities</w:t>
      </w:r>
      <w:r w:rsidR="00C211BA">
        <w:t>.</w:t>
      </w:r>
    </w:p>
    <w:p w14:paraId="01F90F78" w14:textId="77777777" w:rsidR="005F4988" w:rsidRDefault="005F4988" w:rsidP="002314C5">
      <w:pPr>
        <w:pStyle w:val="Normal1"/>
        <w:contextualSpacing/>
        <w:divId w:val="1194727850"/>
      </w:pPr>
    </w:p>
    <w:tbl>
      <w:tblPr>
        <w:tblStyle w:val="LightShading"/>
        <w:tblW w:w="9468" w:type="dxa"/>
        <w:tblLayout w:type="fixed"/>
        <w:tblLook w:val="04A0" w:firstRow="1" w:lastRow="0" w:firstColumn="1" w:lastColumn="0" w:noHBand="0" w:noVBand="1"/>
      </w:tblPr>
      <w:tblGrid>
        <w:gridCol w:w="828"/>
        <w:gridCol w:w="1080"/>
        <w:gridCol w:w="990"/>
        <w:gridCol w:w="900"/>
        <w:gridCol w:w="900"/>
        <w:gridCol w:w="990"/>
        <w:gridCol w:w="918"/>
        <w:gridCol w:w="1872"/>
        <w:gridCol w:w="990"/>
      </w:tblGrid>
      <w:tr w:rsidR="00936C8A" w:rsidRPr="006F655C" w14:paraId="347F87D7" w14:textId="1410C4A4" w:rsidTr="00970698">
        <w:trPr>
          <w:cnfStyle w:val="100000000000" w:firstRow="1" w:lastRow="0" w:firstColumn="0" w:lastColumn="0" w:oddVBand="0" w:evenVBand="0" w:oddHBand="0"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828" w:type="dxa"/>
            <w:vMerge w:val="restart"/>
            <w:shd w:val="clear" w:color="auto" w:fill="auto"/>
          </w:tcPr>
          <w:p w14:paraId="2101F3FC" w14:textId="20C28F00" w:rsidR="00E54C04" w:rsidRPr="006F655C" w:rsidRDefault="00E54C04" w:rsidP="002314C5">
            <w:pPr>
              <w:pStyle w:val="Normal1"/>
              <w:spacing w:line="276" w:lineRule="auto"/>
              <w:contextualSpacing/>
              <w:rPr>
                <w:sz w:val="16"/>
                <w:szCs w:val="16"/>
              </w:rPr>
            </w:pPr>
            <w:r w:rsidRPr="006F655C">
              <w:rPr>
                <w:sz w:val="16"/>
                <w:szCs w:val="16"/>
              </w:rPr>
              <w:t>Patient</w:t>
            </w:r>
          </w:p>
        </w:tc>
        <w:tc>
          <w:tcPr>
            <w:tcW w:w="1080" w:type="dxa"/>
            <w:vMerge w:val="restart"/>
            <w:shd w:val="clear" w:color="auto" w:fill="auto"/>
          </w:tcPr>
          <w:p w14:paraId="62F9CC1B" w14:textId="10EF4118" w:rsidR="00E54C04" w:rsidRPr="006F655C" w:rsidRDefault="0006274F" w:rsidP="002314C5">
            <w:pPr>
              <w:pStyle w:val="Normal1"/>
              <w:spacing w:line="276" w:lineRule="auto"/>
              <w:contextualSpacing/>
              <w:cnfStyle w:val="100000000000" w:firstRow="1" w:lastRow="0" w:firstColumn="0" w:lastColumn="0" w:oddVBand="0" w:evenVBand="0" w:oddHBand="0" w:evenHBand="0" w:firstRowFirstColumn="0" w:firstRowLastColumn="0" w:lastRowFirstColumn="0" w:lastRowLastColumn="0"/>
              <w:rPr>
                <w:sz w:val="16"/>
                <w:szCs w:val="16"/>
              </w:rPr>
            </w:pPr>
            <w:r>
              <w:rPr>
                <w:sz w:val="16"/>
                <w:szCs w:val="16"/>
              </w:rPr>
              <w:t>Time</w:t>
            </w:r>
            <w:r w:rsidR="00E54C04" w:rsidRPr="006F655C">
              <w:rPr>
                <w:sz w:val="16"/>
                <w:szCs w:val="16"/>
              </w:rPr>
              <w:t xml:space="preserve"> of collection</w:t>
            </w:r>
            <w:r w:rsidR="00E61227">
              <w:rPr>
                <w:rStyle w:val="FootnoteReference"/>
                <w:sz w:val="16"/>
                <w:szCs w:val="16"/>
              </w:rPr>
              <w:footnoteReference w:id="4"/>
            </w:r>
            <w:r>
              <w:rPr>
                <w:sz w:val="16"/>
                <w:szCs w:val="16"/>
              </w:rPr>
              <w:t xml:space="preserve"> (days)</w:t>
            </w:r>
          </w:p>
        </w:tc>
        <w:tc>
          <w:tcPr>
            <w:tcW w:w="990" w:type="dxa"/>
            <w:vMerge w:val="restart"/>
            <w:shd w:val="clear" w:color="auto" w:fill="auto"/>
          </w:tcPr>
          <w:p w14:paraId="2418258A" w14:textId="1C35E3DA" w:rsidR="00E54C04" w:rsidRPr="006F655C" w:rsidRDefault="00E54C04" w:rsidP="002314C5">
            <w:pPr>
              <w:pStyle w:val="Normal1"/>
              <w:spacing w:line="276" w:lineRule="auto"/>
              <w:contextualSpacing/>
              <w:cnfStyle w:val="100000000000" w:firstRow="1" w:lastRow="0" w:firstColumn="0" w:lastColumn="0" w:oddVBand="0" w:evenVBand="0" w:oddHBand="0" w:evenHBand="0" w:firstRowFirstColumn="0" w:firstRowLastColumn="0" w:lastRowFirstColumn="0" w:lastRowLastColumn="0"/>
              <w:rPr>
                <w:sz w:val="16"/>
                <w:szCs w:val="16"/>
              </w:rPr>
            </w:pPr>
            <w:r w:rsidRPr="006F655C">
              <w:rPr>
                <w:sz w:val="16"/>
                <w:szCs w:val="16"/>
              </w:rPr>
              <w:t>Isolate name</w:t>
            </w:r>
          </w:p>
        </w:tc>
        <w:tc>
          <w:tcPr>
            <w:tcW w:w="1800" w:type="dxa"/>
            <w:gridSpan w:val="2"/>
            <w:tcBorders>
              <w:bottom w:val="single" w:sz="4" w:space="0" w:color="auto"/>
            </w:tcBorders>
            <w:shd w:val="clear" w:color="auto" w:fill="auto"/>
          </w:tcPr>
          <w:p w14:paraId="7E4895CB" w14:textId="53821955" w:rsidR="00E54C04" w:rsidRPr="006F655C" w:rsidRDefault="00E54C04" w:rsidP="002314C5">
            <w:pPr>
              <w:pStyle w:val="Normal1"/>
              <w:spacing w:line="276" w:lineRule="auto"/>
              <w:contextualSpacing/>
              <w:cnfStyle w:val="100000000000" w:firstRow="1" w:lastRow="0" w:firstColumn="0" w:lastColumn="0" w:oddVBand="0" w:evenVBand="0" w:oddHBand="0" w:evenHBand="0" w:firstRowFirstColumn="0" w:firstRowLastColumn="0" w:lastRowFirstColumn="0" w:lastRowLastColumn="0"/>
              <w:rPr>
                <w:sz w:val="16"/>
                <w:szCs w:val="16"/>
              </w:rPr>
            </w:pPr>
            <w:r w:rsidRPr="006F655C">
              <w:rPr>
                <w:sz w:val="16"/>
                <w:szCs w:val="16"/>
              </w:rPr>
              <w:t xml:space="preserve">Levo </w:t>
            </w:r>
            <w:r w:rsidR="00610B6F" w:rsidRPr="006F655C">
              <w:rPr>
                <w:sz w:val="16"/>
                <w:szCs w:val="16"/>
              </w:rPr>
              <w:t>susceptibility</w:t>
            </w:r>
            <w:r w:rsidR="00936C8A" w:rsidRPr="006F655C">
              <w:rPr>
                <w:sz w:val="16"/>
                <w:szCs w:val="16"/>
              </w:rPr>
              <w:t xml:space="preserve"> </w:t>
            </w:r>
            <w:r w:rsidR="00610B6F">
              <w:rPr>
                <w:sz w:val="16"/>
                <w:szCs w:val="16"/>
              </w:rPr>
              <w:t>(</w:t>
            </w:r>
            <w:r w:rsidRPr="006F655C">
              <w:rPr>
                <w:sz w:val="16"/>
                <w:szCs w:val="16"/>
              </w:rPr>
              <w:t>MIC</w:t>
            </w:r>
            <w:r w:rsidR="00610B6F">
              <w:rPr>
                <w:sz w:val="16"/>
                <w:szCs w:val="16"/>
              </w:rPr>
              <w:t>,</w:t>
            </w:r>
            <w:r w:rsidRPr="006F655C">
              <w:rPr>
                <w:sz w:val="16"/>
                <w:szCs w:val="16"/>
              </w:rPr>
              <w:t xml:space="preserve"> µg/mL)</w:t>
            </w:r>
          </w:p>
        </w:tc>
        <w:tc>
          <w:tcPr>
            <w:tcW w:w="1908" w:type="dxa"/>
            <w:gridSpan w:val="2"/>
            <w:tcBorders>
              <w:bottom w:val="single" w:sz="4" w:space="0" w:color="auto"/>
            </w:tcBorders>
            <w:shd w:val="clear" w:color="auto" w:fill="auto"/>
          </w:tcPr>
          <w:p w14:paraId="1F25BADB" w14:textId="45A0DCE8" w:rsidR="00E54C04" w:rsidRPr="006F655C" w:rsidRDefault="00E54C04" w:rsidP="006F655C">
            <w:pPr>
              <w:pStyle w:val="Normal1"/>
              <w:spacing w:line="276" w:lineRule="auto"/>
              <w:contextualSpacing/>
              <w:cnfStyle w:val="100000000000" w:firstRow="1" w:lastRow="0" w:firstColumn="0" w:lastColumn="0" w:oddVBand="0" w:evenVBand="0" w:oddHBand="0" w:evenHBand="0" w:firstRowFirstColumn="0" w:firstRowLastColumn="0" w:lastRowFirstColumn="0" w:lastRowLastColumn="0"/>
              <w:rPr>
                <w:sz w:val="16"/>
                <w:szCs w:val="16"/>
              </w:rPr>
            </w:pPr>
            <w:r w:rsidRPr="006F655C">
              <w:rPr>
                <w:sz w:val="16"/>
                <w:szCs w:val="16"/>
              </w:rPr>
              <w:t>T</w:t>
            </w:r>
            <w:r w:rsidR="003A1F33">
              <w:rPr>
                <w:sz w:val="16"/>
                <w:szCs w:val="16"/>
              </w:rPr>
              <w:t>-S</w:t>
            </w:r>
            <w:r w:rsidRPr="006F655C">
              <w:rPr>
                <w:sz w:val="16"/>
                <w:szCs w:val="16"/>
              </w:rPr>
              <w:t xml:space="preserve"> </w:t>
            </w:r>
            <w:r w:rsidR="00610B6F" w:rsidRPr="006F655C">
              <w:rPr>
                <w:sz w:val="16"/>
                <w:szCs w:val="16"/>
              </w:rPr>
              <w:t>susceptibility</w:t>
            </w:r>
            <w:r w:rsidR="00936C8A" w:rsidRPr="006F655C">
              <w:rPr>
                <w:sz w:val="16"/>
                <w:szCs w:val="16"/>
              </w:rPr>
              <w:t xml:space="preserve"> </w:t>
            </w:r>
            <w:r w:rsidR="00610B6F">
              <w:rPr>
                <w:sz w:val="16"/>
                <w:szCs w:val="16"/>
              </w:rPr>
              <w:t>(</w:t>
            </w:r>
            <w:r w:rsidRPr="006F655C">
              <w:rPr>
                <w:sz w:val="16"/>
                <w:szCs w:val="16"/>
              </w:rPr>
              <w:t>MIC</w:t>
            </w:r>
            <w:r w:rsidR="00610B6F">
              <w:rPr>
                <w:sz w:val="16"/>
                <w:szCs w:val="16"/>
              </w:rPr>
              <w:t>,</w:t>
            </w:r>
            <w:r w:rsidRPr="006F655C">
              <w:rPr>
                <w:sz w:val="16"/>
                <w:szCs w:val="16"/>
              </w:rPr>
              <w:t xml:space="preserve"> µg/mL)</w:t>
            </w:r>
          </w:p>
        </w:tc>
        <w:tc>
          <w:tcPr>
            <w:tcW w:w="1872" w:type="dxa"/>
            <w:vMerge w:val="restart"/>
            <w:shd w:val="clear" w:color="auto" w:fill="auto"/>
          </w:tcPr>
          <w:p w14:paraId="451D5D9A" w14:textId="4DE68268" w:rsidR="00E54C04" w:rsidRPr="006F655C" w:rsidRDefault="00E54C04" w:rsidP="00715DBB">
            <w:pPr>
              <w:pStyle w:val="Normal1"/>
              <w:spacing w:line="276" w:lineRule="auto"/>
              <w:contextualSpacing/>
              <w:cnfStyle w:val="100000000000" w:firstRow="1" w:lastRow="0" w:firstColumn="0" w:lastColumn="0" w:oddVBand="0" w:evenVBand="0" w:oddHBand="0" w:evenHBand="0" w:firstRowFirstColumn="0" w:firstRowLastColumn="0" w:lastRowFirstColumn="0" w:lastRowLastColumn="0"/>
              <w:rPr>
                <w:sz w:val="16"/>
                <w:szCs w:val="16"/>
              </w:rPr>
            </w:pPr>
            <w:r w:rsidRPr="006F655C">
              <w:rPr>
                <w:sz w:val="16"/>
                <w:szCs w:val="16"/>
              </w:rPr>
              <w:t>Assembly quality</w:t>
            </w:r>
          </w:p>
        </w:tc>
        <w:tc>
          <w:tcPr>
            <w:tcW w:w="990" w:type="dxa"/>
            <w:vMerge w:val="restart"/>
            <w:shd w:val="clear" w:color="auto" w:fill="auto"/>
          </w:tcPr>
          <w:p w14:paraId="62548A56" w14:textId="06550C5F" w:rsidR="00E54C04" w:rsidRPr="006F655C" w:rsidRDefault="005511C3" w:rsidP="006F655C">
            <w:pPr>
              <w:pStyle w:val="Normal1"/>
              <w:keepNext/>
              <w:keepLines/>
              <w:spacing w:before="160" w:line="276" w:lineRule="auto"/>
              <w:contextualSpacing/>
              <w:outlineLvl w:val="4"/>
              <w:cnfStyle w:val="100000000000" w:firstRow="1" w:lastRow="0" w:firstColumn="0" w:lastColumn="0" w:oddVBand="0" w:evenVBand="0" w:oddHBand="0" w:evenHBand="0" w:firstRowFirstColumn="0" w:firstRowLastColumn="0" w:lastRowFirstColumn="0" w:lastRowLastColumn="0"/>
              <w:rPr>
                <w:sz w:val="16"/>
                <w:szCs w:val="16"/>
              </w:rPr>
            </w:pPr>
            <w:r>
              <w:rPr>
                <w:sz w:val="16"/>
                <w:szCs w:val="16"/>
              </w:rPr>
              <w:t>Depth of c</w:t>
            </w:r>
            <w:r w:rsidRPr="006F655C">
              <w:rPr>
                <w:sz w:val="16"/>
                <w:szCs w:val="16"/>
              </w:rPr>
              <w:t>overage</w:t>
            </w:r>
          </w:p>
        </w:tc>
      </w:tr>
      <w:tr w:rsidR="00936C8A" w:rsidRPr="006F655C" w14:paraId="703E465F" w14:textId="604BFF60" w:rsidTr="00970698">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828" w:type="dxa"/>
            <w:vMerge/>
            <w:tcBorders>
              <w:bottom w:val="single" w:sz="4" w:space="0" w:color="auto"/>
            </w:tcBorders>
            <w:shd w:val="clear" w:color="auto" w:fill="auto"/>
          </w:tcPr>
          <w:p w14:paraId="05D4C3B4" w14:textId="77777777" w:rsidR="00E54C04" w:rsidRPr="006F655C" w:rsidRDefault="00E54C04" w:rsidP="002314C5">
            <w:pPr>
              <w:pStyle w:val="Normal1"/>
              <w:keepNext/>
              <w:keepLines/>
              <w:spacing w:after="200" w:line="276" w:lineRule="auto"/>
              <w:contextualSpacing/>
              <w:rPr>
                <w:sz w:val="16"/>
                <w:szCs w:val="16"/>
              </w:rPr>
            </w:pPr>
          </w:p>
        </w:tc>
        <w:tc>
          <w:tcPr>
            <w:tcW w:w="1080" w:type="dxa"/>
            <w:vMerge/>
            <w:tcBorders>
              <w:bottom w:val="single" w:sz="4" w:space="0" w:color="auto"/>
            </w:tcBorders>
            <w:shd w:val="clear" w:color="auto" w:fill="auto"/>
          </w:tcPr>
          <w:p w14:paraId="4E648690" w14:textId="77777777" w:rsidR="00E54C04" w:rsidRPr="006F655C" w:rsidDel="00854E53" w:rsidRDefault="00E54C04" w:rsidP="002314C5">
            <w:pPr>
              <w:pStyle w:val="Normal1"/>
              <w:keepNext/>
              <w:keepLines/>
              <w:spacing w:after="200"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990" w:type="dxa"/>
            <w:vMerge/>
            <w:tcBorders>
              <w:bottom w:val="single" w:sz="4" w:space="0" w:color="auto"/>
            </w:tcBorders>
            <w:shd w:val="clear" w:color="auto" w:fill="auto"/>
          </w:tcPr>
          <w:p w14:paraId="018B28AB" w14:textId="77777777" w:rsidR="00E54C04" w:rsidRPr="006F655C" w:rsidRDefault="00E54C04" w:rsidP="002314C5">
            <w:pPr>
              <w:pStyle w:val="Normal1"/>
              <w:keepNext/>
              <w:keepLines/>
              <w:spacing w:after="200"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900" w:type="dxa"/>
            <w:tcBorders>
              <w:top w:val="single" w:sz="4" w:space="0" w:color="auto"/>
              <w:bottom w:val="single" w:sz="4" w:space="0" w:color="auto"/>
            </w:tcBorders>
            <w:shd w:val="clear" w:color="auto" w:fill="auto"/>
            <w:vAlign w:val="bottom"/>
          </w:tcPr>
          <w:p w14:paraId="52A3E03E" w14:textId="1801EC5A" w:rsidR="00E54C04" w:rsidRPr="006F655C" w:rsidRDefault="00E54C04" w:rsidP="00855910">
            <w:pPr>
              <w:pStyle w:val="Normal1"/>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6F655C">
              <w:rPr>
                <w:sz w:val="16"/>
                <w:szCs w:val="16"/>
              </w:rPr>
              <w:t>VITEK</w:t>
            </w:r>
          </w:p>
        </w:tc>
        <w:tc>
          <w:tcPr>
            <w:tcW w:w="900" w:type="dxa"/>
            <w:tcBorders>
              <w:top w:val="single" w:sz="4" w:space="0" w:color="auto"/>
              <w:bottom w:val="single" w:sz="4" w:space="0" w:color="auto"/>
            </w:tcBorders>
            <w:shd w:val="clear" w:color="auto" w:fill="auto"/>
            <w:vAlign w:val="bottom"/>
          </w:tcPr>
          <w:p w14:paraId="534D1E3B" w14:textId="47478A0C" w:rsidR="00E54C04" w:rsidRPr="006F655C" w:rsidRDefault="00E54C04" w:rsidP="00855910">
            <w:pPr>
              <w:pStyle w:val="Normal1"/>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6F655C">
              <w:rPr>
                <w:sz w:val="16"/>
                <w:szCs w:val="16"/>
              </w:rPr>
              <w:t>Etest</w:t>
            </w:r>
          </w:p>
        </w:tc>
        <w:tc>
          <w:tcPr>
            <w:tcW w:w="990" w:type="dxa"/>
            <w:tcBorders>
              <w:top w:val="single" w:sz="4" w:space="0" w:color="auto"/>
              <w:bottom w:val="single" w:sz="4" w:space="0" w:color="auto"/>
            </w:tcBorders>
            <w:shd w:val="clear" w:color="auto" w:fill="auto"/>
            <w:vAlign w:val="bottom"/>
          </w:tcPr>
          <w:p w14:paraId="73DE863C" w14:textId="1CD4FF6E" w:rsidR="00E54C04" w:rsidRPr="006F655C" w:rsidRDefault="00E54C04" w:rsidP="00855910">
            <w:pPr>
              <w:pStyle w:val="Normal1"/>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6F655C">
              <w:rPr>
                <w:sz w:val="16"/>
                <w:szCs w:val="16"/>
              </w:rPr>
              <w:t>VITEK</w:t>
            </w:r>
          </w:p>
        </w:tc>
        <w:tc>
          <w:tcPr>
            <w:tcW w:w="918" w:type="dxa"/>
            <w:tcBorders>
              <w:top w:val="single" w:sz="4" w:space="0" w:color="auto"/>
              <w:bottom w:val="single" w:sz="4" w:space="0" w:color="auto"/>
            </w:tcBorders>
            <w:shd w:val="clear" w:color="auto" w:fill="auto"/>
            <w:vAlign w:val="bottom"/>
          </w:tcPr>
          <w:p w14:paraId="54854091" w14:textId="1E87B911" w:rsidR="00E54C04" w:rsidRPr="006F655C" w:rsidRDefault="00E54C04" w:rsidP="00855910">
            <w:pPr>
              <w:pStyle w:val="Normal1"/>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6F655C">
              <w:rPr>
                <w:sz w:val="16"/>
                <w:szCs w:val="16"/>
              </w:rPr>
              <w:t>Etest</w:t>
            </w:r>
          </w:p>
        </w:tc>
        <w:tc>
          <w:tcPr>
            <w:tcW w:w="1872" w:type="dxa"/>
            <w:vMerge/>
            <w:tcBorders>
              <w:bottom w:val="single" w:sz="4" w:space="0" w:color="auto"/>
            </w:tcBorders>
            <w:shd w:val="clear" w:color="auto" w:fill="auto"/>
          </w:tcPr>
          <w:p w14:paraId="3AD09DB0" w14:textId="057E2CB1" w:rsidR="00E54C04" w:rsidRPr="006F655C" w:rsidRDefault="00E54C04" w:rsidP="00715DBB">
            <w:pPr>
              <w:pStyle w:val="Normal1"/>
              <w:keepNext/>
              <w:keepLines/>
              <w:spacing w:after="200"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990" w:type="dxa"/>
            <w:vMerge/>
            <w:tcBorders>
              <w:bottom w:val="single" w:sz="4" w:space="0" w:color="auto"/>
            </w:tcBorders>
            <w:shd w:val="clear" w:color="auto" w:fill="auto"/>
          </w:tcPr>
          <w:p w14:paraId="5E90E28F" w14:textId="77777777" w:rsidR="00E54C04" w:rsidRPr="006F655C" w:rsidRDefault="00E54C04" w:rsidP="00715DBB">
            <w:pPr>
              <w:pStyle w:val="Normal1"/>
              <w:keepNext/>
              <w:keepLines/>
              <w:spacing w:after="200"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r>
      <w:tr w:rsidR="00936C8A" w:rsidRPr="006F655C" w14:paraId="13BF1831" w14:textId="77507C3C" w:rsidTr="00970698">
        <w:trPr>
          <w:trHeight w:val="647"/>
        </w:trPr>
        <w:tc>
          <w:tcPr>
            <w:cnfStyle w:val="001000000000" w:firstRow="0" w:lastRow="0" w:firstColumn="1" w:lastColumn="0" w:oddVBand="0" w:evenVBand="0" w:oddHBand="0" w:evenHBand="0" w:firstRowFirstColumn="0" w:firstRowLastColumn="0" w:lastRowFirstColumn="0" w:lastRowLastColumn="0"/>
            <w:tcW w:w="828" w:type="dxa"/>
            <w:tcBorders>
              <w:top w:val="single" w:sz="4" w:space="0" w:color="auto"/>
            </w:tcBorders>
            <w:shd w:val="clear" w:color="auto" w:fill="auto"/>
          </w:tcPr>
          <w:p w14:paraId="1B8B04F8" w14:textId="0B04A4FF" w:rsidR="00E54C04" w:rsidRPr="006F655C" w:rsidRDefault="00E54C04" w:rsidP="002314C5">
            <w:pPr>
              <w:pStyle w:val="Normal1"/>
              <w:spacing w:line="276" w:lineRule="auto"/>
              <w:contextualSpacing/>
              <w:rPr>
                <w:sz w:val="16"/>
                <w:szCs w:val="16"/>
              </w:rPr>
            </w:pPr>
            <w:r w:rsidRPr="006F655C">
              <w:rPr>
                <w:sz w:val="16"/>
                <w:szCs w:val="16"/>
              </w:rPr>
              <w:t>1</w:t>
            </w:r>
          </w:p>
        </w:tc>
        <w:tc>
          <w:tcPr>
            <w:tcW w:w="1080" w:type="dxa"/>
            <w:tcBorders>
              <w:top w:val="single" w:sz="4" w:space="0" w:color="auto"/>
            </w:tcBorders>
            <w:shd w:val="clear" w:color="auto" w:fill="auto"/>
          </w:tcPr>
          <w:p w14:paraId="3F4A6AF8" w14:textId="06BC24E2" w:rsidR="00E54C04" w:rsidRPr="006F655C" w:rsidRDefault="00E54C04" w:rsidP="002314C5">
            <w:pPr>
              <w:pStyle w:val="Normal1"/>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6F655C">
              <w:rPr>
                <w:sz w:val="16"/>
                <w:szCs w:val="16"/>
              </w:rPr>
              <w:t>0</w:t>
            </w:r>
          </w:p>
        </w:tc>
        <w:tc>
          <w:tcPr>
            <w:tcW w:w="990" w:type="dxa"/>
            <w:tcBorders>
              <w:top w:val="single" w:sz="4" w:space="0" w:color="auto"/>
            </w:tcBorders>
            <w:shd w:val="clear" w:color="auto" w:fill="auto"/>
          </w:tcPr>
          <w:p w14:paraId="24F693DF" w14:textId="7ADFA80C" w:rsidR="00E54C04" w:rsidRPr="006F655C" w:rsidRDefault="00E54C04" w:rsidP="002314C5">
            <w:pPr>
              <w:pStyle w:val="Normal1"/>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6F655C">
              <w:rPr>
                <w:sz w:val="16"/>
                <w:szCs w:val="16"/>
              </w:rPr>
              <w:t>ISMMS2</w:t>
            </w:r>
          </w:p>
        </w:tc>
        <w:tc>
          <w:tcPr>
            <w:tcW w:w="900" w:type="dxa"/>
            <w:tcBorders>
              <w:top w:val="single" w:sz="4" w:space="0" w:color="auto"/>
            </w:tcBorders>
            <w:shd w:val="clear" w:color="auto" w:fill="auto"/>
          </w:tcPr>
          <w:p w14:paraId="22939B72" w14:textId="514576A3" w:rsidR="00E54C04" w:rsidRPr="006F655C" w:rsidRDefault="00936C8A" w:rsidP="002314C5">
            <w:pPr>
              <w:pStyle w:val="Normal1"/>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6F655C">
              <w:rPr>
                <w:sz w:val="16"/>
                <w:szCs w:val="16"/>
              </w:rPr>
              <w:t>S (</w:t>
            </w:r>
            <w:r w:rsidR="00E54C04" w:rsidRPr="006F655C">
              <w:rPr>
                <w:sz w:val="16"/>
                <w:szCs w:val="16"/>
              </w:rPr>
              <w:t>0.5</w:t>
            </w:r>
            <w:r w:rsidRPr="006F655C">
              <w:rPr>
                <w:sz w:val="16"/>
                <w:szCs w:val="16"/>
              </w:rPr>
              <w:t>)</w:t>
            </w:r>
            <w:r w:rsidR="00E54C04" w:rsidRPr="006F655C">
              <w:rPr>
                <w:rStyle w:val="FootnoteReference"/>
                <w:sz w:val="16"/>
                <w:szCs w:val="16"/>
              </w:rPr>
              <w:footnoteReference w:id="5"/>
            </w:r>
          </w:p>
        </w:tc>
        <w:tc>
          <w:tcPr>
            <w:tcW w:w="900" w:type="dxa"/>
            <w:tcBorders>
              <w:top w:val="single" w:sz="4" w:space="0" w:color="auto"/>
            </w:tcBorders>
            <w:shd w:val="clear" w:color="auto" w:fill="auto"/>
          </w:tcPr>
          <w:p w14:paraId="64D13481" w14:textId="42B6AD55" w:rsidR="00E54C04" w:rsidRPr="006F655C" w:rsidRDefault="00F10354" w:rsidP="009630C6">
            <w:pPr>
              <w:pStyle w:val="Normal1"/>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F22595">
              <w:rPr>
                <w:sz w:val="16"/>
                <w:szCs w:val="16"/>
              </w:rPr>
              <w:t xml:space="preserve">S </w:t>
            </w:r>
            <w:r w:rsidR="009630C6" w:rsidRPr="00F22595">
              <w:rPr>
                <w:sz w:val="16"/>
                <w:szCs w:val="16"/>
              </w:rPr>
              <w:t>(</w:t>
            </w:r>
            <w:r w:rsidR="009630C6" w:rsidRPr="009630C6">
              <w:rPr>
                <w:sz w:val="16"/>
                <w:szCs w:val="16"/>
              </w:rPr>
              <w:t>1</w:t>
            </w:r>
            <w:r w:rsidR="009630C6" w:rsidRPr="006976E0">
              <w:rPr>
                <w:sz w:val="16"/>
                <w:szCs w:val="16"/>
              </w:rPr>
              <w:t>)</w:t>
            </w:r>
          </w:p>
        </w:tc>
        <w:tc>
          <w:tcPr>
            <w:tcW w:w="990" w:type="dxa"/>
            <w:tcBorders>
              <w:top w:val="single" w:sz="4" w:space="0" w:color="auto"/>
            </w:tcBorders>
            <w:shd w:val="clear" w:color="auto" w:fill="auto"/>
          </w:tcPr>
          <w:p w14:paraId="6241E7F6" w14:textId="497F6E98" w:rsidR="00E54C04" w:rsidRPr="006F655C" w:rsidRDefault="00936C8A" w:rsidP="002314C5">
            <w:pPr>
              <w:pStyle w:val="Normal1"/>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S (</w:t>
            </w:r>
            <w:r w:rsidR="00E54C04" w:rsidRPr="006F655C">
              <w:rPr>
                <w:sz w:val="16"/>
                <w:szCs w:val="16"/>
              </w:rPr>
              <w:t>&lt;20</w:t>
            </w:r>
            <w:r>
              <w:rPr>
                <w:sz w:val="16"/>
                <w:szCs w:val="16"/>
              </w:rPr>
              <w:t>)</w:t>
            </w:r>
          </w:p>
        </w:tc>
        <w:tc>
          <w:tcPr>
            <w:tcW w:w="918" w:type="dxa"/>
            <w:tcBorders>
              <w:top w:val="single" w:sz="4" w:space="0" w:color="auto"/>
            </w:tcBorders>
            <w:shd w:val="clear" w:color="auto" w:fill="auto"/>
          </w:tcPr>
          <w:p w14:paraId="15344161" w14:textId="0CB3F350" w:rsidR="00E54C04" w:rsidRPr="006F655C" w:rsidRDefault="00936C8A" w:rsidP="00D220A0">
            <w:pPr>
              <w:pStyle w:val="Normal1"/>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S (</w:t>
            </w:r>
            <w:r w:rsidR="00E54C04" w:rsidRPr="006F655C">
              <w:rPr>
                <w:sz w:val="16"/>
                <w:szCs w:val="16"/>
              </w:rPr>
              <w:t>0.19</w:t>
            </w:r>
            <w:r>
              <w:rPr>
                <w:sz w:val="16"/>
                <w:szCs w:val="16"/>
              </w:rPr>
              <w:t>)</w:t>
            </w:r>
          </w:p>
        </w:tc>
        <w:tc>
          <w:tcPr>
            <w:tcW w:w="1872" w:type="dxa"/>
            <w:tcBorders>
              <w:top w:val="single" w:sz="4" w:space="0" w:color="auto"/>
            </w:tcBorders>
            <w:shd w:val="clear" w:color="auto" w:fill="auto"/>
          </w:tcPr>
          <w:p w14:paraId="211A2ED3" w14:textId="170AD258" w:rsidR="00E54C04" w:rsidRPr="006F655C" w:rsidRDefault="00E54C04" w:rsidP="00D220A0">
            <w:pPr>
              <w:pStyle w:val="Normal1"/>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6F655C">
              <w:rPr>
                <w:sz w:val="16"/>
                <w:szCs w:val="16"/>
              </w:rPr>
              <w:t>1 circular 4.51Mbp chromosome</w:t>
            </w:r>
          </w:p>
        </w:tc>
        <w:tc>
          <w:tcPr>
            <w:tcW w:w="990" w:type="dxa"/>
            <w:tcBorders>
              <w:top w:val="single" w:sz="4" w:space="0" w:color="auto"/>
            </w:tcBorders>
            <w:shd w:val="clear" w:color="auto" w:fill="auto"/>
          </w:tcPr>
          <w:p w14:paraId="65BB0667" w14:textId="7CB12DD9" w:rsidR="00E54C04" w:rsidRPr="006F655C" w:rsidRDefault="00E54C04" w:rsidP="00D220A0">
            <w:pPr>
              <w:pStyle w:val="Normal1"/>
              <w:keepNext/>
              <w:keepLines/>
              <w:spacing w:before="160" w:line="276" w:lineRule="auto"/>
              <w:contextualSpacing/>
              <w:outlineLvl w:val="4"/>
              <w:cnfStyle w:val="000000000000" w:firstRow="0" w:lastRow="0" w:firstColumn="0" w:lastColumn="0" w:oddVBand="0" w:evenVBand="0" w:oddHBand="0" w:evenHBand="0" w:firstRowFirstColumn="0" w:firstRowLastColumn="0" w:lastRowFirstColumn="0" w:lastRowLastColumn="0"/>
              <w:rPr>
                <w:sz w:val="16"/>
                <w:szCs w:val="16"/>
              </w:rPr>
            </w:pPr>
            <w:r w:rsidRPr="006F655C">
              <w:rPr>
                <w:sz w:val="16"/>
                <w:szCs w:val="16"/>
              </w:rPr>
              <w:t>160</w:t>
            </w:r>
            <w:r w:rsidR="00752876">
              <w:rPr>
                <w:sz w:val="16"/>
                <w:szCs w:val="16"/>
              </w:rPr>
              <w:t>x</w:t>
            </w:r>
          </w:p>
        </w:tc>
      </w:tr>
      <w:tr w:rsidR="00936C8A" w:rsidRPr="006F655C" w14:paraId="3D618EC9" w14:textId="52F179F4" w:rsidTr="00970698">
        <w:trPr>
          <w:cnfStyle w:val="000000100000" w:firstRow="0" w:lastRow="0" w:firstColumn="0" w:lastColumn="0" w:oddVBand="0" w:evenVBand="0" w:oddHBand="1" w:evenHBand="0" w:firstRowFirstColumn="0" w:firstRowLastColumn="0" w:lastRowFirstColumn="0" w:lastRowLastColumn="0"/>
          <w:trHeight w:val="604"/>
        </w:trPr>
        <w:tc>
          <w:tcPr>
            <w:cnfStyle w:val="001000000000" w:firstRow="0" w:lastRow="0" w:firstColumn="1" w:lastColumn="0" w:oddVBand="0" w:evenVBand="0" w:oddHBand="0" w:evenHBand="0" w:firstRowFirstColumn="0" w:firstRowLastColumn="0" w:lastRowFirstColumn="0" w:lastRowLastColumn="0"/>
            <w:tcW w:w="828" w:type="dxa"/>
            <w:shd w:val="clear" w:color="auto" w:fill="auto"/>
          </w:tcPr>
          <w:p w14:paraId="250FD6FC" w14:textId="4C3A8CB9" w:rsidR="00E54C04" w:rsidRPr="006F655C" w:rsidRDefault="00E54C04" w:rsidP="002314C5">
            <w:pPr>
              <w:pStyle w:val="Normal1"/>
              <w:spacing w:line="276" w:lineRule="auto"/>
              <w:contextualSpacing/>
              <w:rPr>
                <w:sz w:val="16"/>
                <w:szCs w:val="16"/>
              </w:rPr>
            </w:pPr>
            <w:r w:rsidRPr="006F655C">
              <w:rPr>
                <w:sz w:val="16"/>
                <w:szCs w:val="16"/>
              </w:rPr>
              <w:t>1</w:t>
            </w:r>
          </w:p>
        </w:tc>
        <w:tc>
          <w:tcPr>
            <w:tcW w:w="1080" w:type="dxa"/>
            <w:shd w:val="clear" w:color="auto" w:fill="auto"/>
          </w:tcPr>
          <w:p w14:paraId="6BB74A73" w14:textId="6976ECAB" w:rsidR="00E54C04" w:rsidRPr="006F655C" w:rsidRDefault="00E54C04" w:rsidP="002314C5">
            <w:pPr>
              <w:pStyle w:val="Normal1"/>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6F655C">
              <w:rPr>
                <w:sz w:val="16"/>
                <w:szCs w:val="16"/>
              </w:rPr>
              <w:t>+10</w:t>
            </w:r>
          </w:p>
        </w:tc>
        <w:tc>
          <w:tcPr>
            <w:tcW w:w="990" w:type="dxa"/>
            <w:shd w:val="clear" w:color="auto" w:fill="auto"/>
          </w:tcPr>
          <w:p w14:paraId="71B013DD" w14:textId="4BBC4E21" w:rsidR="00E54C04" w:rsidRPr="006F655C" w:rsidRDefault="00E54C04" w:rsidP="002314C5">
            <w:pPr>
              <w:pStyle w:val="Normal1"/>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6F655C">
              <w:rPr>
                <w:sz w:val="16"/>
                <w:szCs w:val="16"/>
              </w:rPr>
              <w:t>ISMMS2R</w:t>
            </w:r>
          </w:p>
        </w:tc>
        <w:tc>
          <w:tcPr>
            <w:tcW w:w="900" w:type="dxa"/>
            <w:shd w:val="clear" w:color="auto" w:fill="auto"/>
          </w:tcPr>
          <w:p w14:paraId="0AF6E951" w14:textId="57D37852" w:rsidR="00E54C04" w:rsidRPr="006F655C" w:rsidRDefault="00936C8A" w:rsidP="00745DE5">
            <w:pPr>
              <w:pStyle w:val="Normal1"/>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6F655C">
              <w:rPr>
                <w:sz w:val="16"/>
                <w:szCs w:val="16"/>
              </w:rPr>
              <w:t>R (</w:t>
            </w:r>
            <w:r w:rsidR="00E54C04" w:rsidRPr="006F655C">
              <w:rPr>
                <w:sz w:val="16"/>
                <w:szCs w:val="16"/>
              </w:rPr>
              <w:t>&gt;32</w:t>
            </w:r>
            <w:r w:rsidRPr="006F655C">
              <w:rPr>
                <w:sz w:val="16"/>
                <w:szCs w:val="16"/>
              </w:rPr>
              <w:t>)</w:t>
            </w:r>
            <w:r w:rsidR="00745DE5">
              <w:rPr>
                <w:sz w:val="16"/>
                <w:szCs w:val="16"/>
                <w:vertAlign w:val="superscript"/>
              </w:rPr>
              <w:t>b</w:t>
            </w:r>
          </w:p>
        </w:tc>
        <w:tc>
          <w:tcPr>
            <w:tcW w:w="900" w:type="dxa"/>
            <w:shd w:val="clear" w:color="auto" w:fill="auto"/>
          </w:tcPr>
          <w:p w14:paraId="249A31D5" w14:textId="3C9A4C82" w:rsidR="00E54C04" w:rsidRPr="006F655C" w:rsidRDefault="00936C8A" w:rsidP="002314C5">
            <w:pPr>
              <w:pStyle w:val="Normal1"/>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6F655C">
              <w:rPr>
                <w:sz w:val="16"/>
                <w:szCs w:val="16"/>
              </w:rPr>
              <w:t>R (</w:t>
            </w:r>
            <w:r w:rsidR="00E54C04" w:rsidRPr="006F655C">
              <w:rPr>
                <w:sz w:val="16"/>
                <w:szCs w:val="16"/>
              </w:rPr>
              <w:t>16</w:t>
            </w:r>
            <w:r w:rsidRPr="006F655C">
              <w:rPr>
                <w:sz w:val="16"/>
                <w:szCs w:val="16"/>
              </w:rPr>
              <w:t>)</w:t>
            </w:r>
          </w:p>
        </w:tc>
        <w:tc>
          <w:tcPr>
            <w:tcW w:w="990" w:type="dxa"/>
            <w:shd w:val="clear" w:color="auto" w:fill="auto"/>
          </w:tcPr>
          <w:p w14:paraId="0643BE26" w14:textId="1E6E9200" w:rsidR="00E54C04" w:rsidRPr="006F655C" w:rsidRDefault="00936C8A" w:rsidP="002314C5">
            <w:pPr>
              <w:pStyle w:val="Normal1"/>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S (</w:t>
            </w:r>
            <w:r w:rsidR="00E54C04" w:rsidRPr="006F655C">
              <w:rPr>
                <w:sz w:val="16"/>
                <w:szCs w:val="16"/>
              </w:rPr>
              <w:t>1</w:t>
            </w:r>
            <w:r>
              <w:rPr>
                <w:sz w:val="16"/>
                <w:szCs w:val="16"/>
              </w:rPr>
              <w:t>)</w:t>
            </w:r>
          </w:p>
        </w:tc>
        <w:tc>
          <w:tcPr>
            <w:tcW w:w="918" w:type="dxa"/>
            <w:shd w:val="clear" w:color="auto" w:fill="auto"/>
          </w:tcPr>
          <w:p w14:paraId="38916C4C" w14:textId="64AE1ED2" w:rsidR="00E54C04" w:rsidRPr="006F655C" w:rsidRDefault="00936C8A" w:rsidP="00D220A0">
            <w:pPr>
              <w:pStyle w:val="Normal1"/>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S (</w:t>
            </w:r>
            <w:r w:rsidR="00E54C04" w:rsidRPr="006F655C">
              <w:rPr>
                <w:sz w:val="16"/>
                <w:szCs w:val="16"/>
              </w:rPr>
              <w:t>0.38</w:t>
            </w:r>
            <w:r>
              <w:rPr>
                <w:sz w:val="16"/>
                <w:szCs w:val="16"/>
              </w:rPr>
              <w:t>)</w:t>
            </w:r>
          </w:p>
        </w:tc>
        <w:tc>
          <w:tcPr>
            <w:tcW w:w="1872" w:type="dxa"/>
            <w:shd w:val="clear" w:color="auto" w:fill="auto"/>
          </w:tcPr>
          <w:p w14:paraId="32688553" w14:textId="10BCDDB0" w:rsidR="00E54C04" w:rsidRPr="006F655C" w:rsidRDefault="00E54C04" w:rsidP="00D220A0">
            <w:pPr>
              <w:pStyle w:val="Normal1"/>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6F655C">
              <w:rPr>
                <w:sz w:val="16"/>
                <w:szCs w:val="16"/>
              </w:rPr>
              <w:t>1 circular 4.51Mbp chromosome</w:t>
            </w:r>
          </w:p>
        </w:tc>
        <w:tc>
          <w:tcPr>
            <w:tcW w:w="990" w:type="dxa"/>
            <w:shd w:val="clear" w:color="auto" w:fill="auto"/>
          </w:tcPr>
          <w:p w14:paraId="14E06BFF" w14:textId="3438C7B5" w:rsidR="00E54C04" w:rsidRPr="006F655C" w:rsidRDefault="00E54C04" w:rsidP="00D220A0">
            <w:pPr>
              <w:pStyle w:val="Normal1"/>
              <w:keepNext/>
              <w:keepLines/>
              <w:spacing w:before="160" w:line="276" w:lineRule="auto"/>
              <w:contextualSpacing/>
              <w:outlineLvl w:val="4"/>
              <w:cnfStyle w:val="000000100000" w:firstRow="0" w:lastRow="0" w:firstColumn="0" w:lastColumn="0" w:oddVBand="0" w:evenVBand="0" w:oddHBand="1" w:evenHBand="0" w:firstRowFirstColumn="0" w:firstRowLastColumn="0" w:lastRowFirstColumn="0" w:lastRowLastColumn="0"/>
              <w:rPr>
                <w:sz w:val="16"/>
                <w:szCs w:val="16"/>
              </w:rPr>
            </w:pPr>
            <w:r w:rsidRPr="006F655C">
              <w:rPr>
                <w:sz w:val="16"/>
                <w:szCs w:val="16"/>
              </w:rPr>
              <w:t>403</w:t>
            </w:r>
            <w:r w:rsidR="00752876">
              <w:rPr>
                <w:sz w:val="16"/>
                <w:szCs w:val="16"/>
              </w:rPr>
              <w:t>x</w:t>
            </w:r>
          </w:p>
        </w:tc>
      </w:tr>
      <w:tr w:rsidR="00936C8A" w:rsidRPr="006F655C" w14:paraId="6A4535BF" w14:textId="009BCDC3" w:rsidTr="00970698">
        <w:trPr>
          <w:trHeight w:val="674"/>
        </w:trPr>
        <w:tc>
          <w:tcPr>
            <w:cnfStyle w:val="001000000000" w:firstRow="0" w:lastRow="0" w:firstColumn="1" w:lastColumn="0" w:oddVBand="0" w:evenVBand="0" w:oddHBand="0" w:evenHBand="0" w:firstRowFirstColumn="0" w:firstRowLastColumn="0" w:lastRowFirstColumn="0" w:lastRowLastColumn="0"/>
            <w:tcW w:w="828" w:type="dxa"/>
            <w:shd w:val="clear" w:color="auto" w:fill="auto"/>
          </w:tcPr>
          <w:p w14:paraId="62AF7DFF" w14:textId="7D3576FC" w:rsidR="00E54C04" w:rsidRPr="006F655C" w:rsidRDefault="00E54C04" w:rsidP="002314C5">
            <w:pPr>
              <w:pStyle w:val="Normal1"/>
              <w:spacing w:line="276" w:lineRule="auto"/>
              <w:contextualSpacing/>
              <w:rPr>
                <w:sz w:val="16"/>
                <w:szCs w:val="16"/>
              </w:rPr>
            </w:pPr>
            <w:r w:rsidRPr="006F655C">
              <w:rPr>
                <w:sz w:val="16"/>
                <w:szCs w:val="16"/>
              </w:rPr>
              <w:t>2</w:t>
            </w:r>
          </w:p>
        </w:tc>
        <w:tc>
          <w:tcPr>
            <w:tcW w:w="1080" w:type="dxa"/>
            <w:shd w:val="clear" w:color="auto" w:fill="auto"/>
          </w:tcPr>
          <w:p w14:paraId="01819CB2" w14:textId="12625835" w:rsidR="00E54C04" w:rsidRPr="006F655C" w:rsidRDefault="00E54C04" w:rsidP="002314C5">
            <w:pPr>
              <w:pStyle w:val="Normal1"/>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6F655C">
              <w:rPr>
                <w:sz w:val="16"/>
                <w:szCs w:val="16"/>
              </w:rPr>
              <w:t>-26</w:t>
            </w:r>
          </w:p>
        </w:tc>
        <w:tc>
          <w:tcPr>
            <w:tcW w:w="990" w:type="dxa"/>
            <w:shd w:val="clear" w:color="auto" w:fill="auto"/>
          </w:tcPr>
          <w:p w14:paraId="64651235" w14:textId="3FB0605E" w:rsidR="00E54C04" w:rsidRPr="006F655C" w:rsidRDefault="00E54C04" w:rsidP="002314C5">
            <w:pPr>
              <w:pStyle w:val="Normal1"/>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6F655C">
              <w:rPr>
                <w:sz w:val="16"/>
                <w:szCs w:val="16"/>
              </w:rPr>
              <w:t>ISMMS3</w:t>
            </w:r>
          </w:p>
        </w:tc>
        <w:tc>
          <w:tcPr>
            <w:tcW w:w="900" w:type="dxa"/>
            <w:shd w:val="clear" w:color="auto" w:fill="auto"/>
          </w:tcPr>
          <w:p w14:paraId="14786847" w14:textId="33FEDAB3" w:rsidR="00E54C04" w:rsidRPr="006F655C" w:rsidRDefault="00936C8A" w:rsidP="002314C5">
            <w:pPr>
              <w:pStyle w:val="Normal1"/>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6F655C">
              <w:rPr>
                <w:sz w:val="16"/>
                <w:szCs w:val="16"/>
              </w:rPr>
              <w:t>S (</w:t>
            </w:r>
            <w:r w:rsidR="00E54C04" w:rsidRPr="006F655C">
              <w:rPr>
                <w:sz w:val="16"/>
                <w:szCs w:val="16"/>
              </w:rPr>
              <w:t>0.25</w:t>
            </w:r>
            <w:r w:rsidRPr="006F655C">
              <w:rPr>
                <w:sz w:val="16"/>
                <w:szCs w:val="16"/>
              </w:rPr>
              <w:t>)</w:t>
            </w:r>
          </w:p>
        </w:tc>
        <w:tc>
          <w:tcPr>
            <w:tcW w:w="900" w:type="dxa"/>
            <w:shd w:val="clear" w:color="auto" w:fill="auto"/>
          </w:tcPr>
          <w:p w14:paraId="3DD20E2F" w14:textId="73CB0092" w:rsidR="00E54C04" w:rsidRPr="006F655C" w:rsidRDefault="00936C8A" w:rsidP="002314C5">
            <w:pPr>
              <w:pStyle w:val="Normal1"/>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6F655C">
              <w:rPr>
                <w:sz w:val="16"/>
                <w:szCs w:val="16"/>
              </w:rPr>
              <w:t>S (</w:t>
            </w:r>
            <w:r w:rsidR="00E54C04" w:rsidRPr="006F655C">
              <w:rPr>
                <w:sz w:val="16"/>
                <w:szCs w:val="16"/>
              </w:rPr>
              <w:t>0.38</w:t>
            </w:r>
            <w:r w:rsidRPr="006F655C">
              <w:rPr>
                <w:sz w:val="16"/>
                <w:szCs w:val="16"/>
              </w:rPr>
              <w:t>)</w:t>
            </w:r>
          </w:p>
        </w:tc>
        <w:tc>
          <w:tcPr>
            <w:tcW w:w="990" w:type="dxa"/>
            <w:shd w:val="clear" w:color="auto" w:fill="auto"/>
          </w:tcPr>
          <w:p w14:paraId="5EA75EE4" w14:textId="7018E05F" w:rsidR="00E54C04" w:rsidRPr="006F655C" w:rsidRDefault="00512F22" w:rsidP="002314C5">
            <w:pPr>
              <w:pStyle w:val="Normal1"/>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U</w:t>
            </w:r>
            <w:r w:rsidR="006976E0">
              <w:rPr>
                <w:sz w:val="16"/>
                <w:szCs w:val="16"/>
              </w:rPr>
              <w:t xml:space="preserve"> </w:t>
            </w:r>
            <w:r w:rsidR="00936C8A">
              <w:rPr>
                <w:sz w:val="16"/>
                <w:szCs w:val="16"/>
              </w:rPr>
              <w:br/>
              <w:t>(</w:t>
            </w:r>
            <w:r w:rsidR="00E54C04" w:rsidRPr="006F655C">
              <w:rPr>
                <w:sz w:val="16"/>
                <w:szCs w:val="16"/>
              </w:rPr>
              <w:t>80,</w:t>
            </w:r>
            <w:r w:rsidR="00936C8A">
              <w:rPr>
                <w:sz w:val="16"/>
                <w:szCs w:val="16"/>
              </w:rPr>
              <w:t xml:space="preserve"> </w:t>
            </w:r>
            <w:r w:rsidR="00E54C04" w:rsidRPr="006F655C">
              <w:rPr>
                <w:sz w:val="16"/>
                <w:szCs w:val="16"/>
              </w:rPr>
              <w:t>&lt;20</w:t>
            </w:r>
            <w:r w:rsidR="00936C8A">
              <w:rPr>
                <w:sz w:val="16"/>
                <w:szCs w:val="16"/>
              </w:rPr>
              <w:t>)</w:t>
            </w:r>
            <w:r w:rsidR="00E54C04" w:rsidRPr="006F655C">
              <w:rPr>
                <w:rStyle w:val="FootnoteReference"/>
                <w:sz w:val="16"/>
                <w:szCs w:val="16"/>
              </w:rPr>
              <w:footnoteReference w:id="6"/>
            </w:r>
          </w:p>
        </w:tc>
        <w:tc>
          <w:tcPr>
            <w:tcW w:w="918" w:type="dxa"/>
            <w:shd w:val="clear" w:color="auto" w:fill="auto"/>
          </w:tcPr>
          <w:p w14:paraId="68960EEB" w14:textId="05902213" w:rsidR="00E54C04" w:rsidRPr="006F655C" w:rsidRDefault="00936C8A" w:rsidP="002314C5">
            <w:pPr>
              <w:pStyle w:val="Normal1"/>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S (</w:t>
            </w:r>
            <w:r w:rsidR="00E54C04" w:rsidRPr="006F655C">
              <w:rPr>
                <w:sz w:val="16"/>
                <w:szCs w:val="16"/>
              </w:rPr>
              <w:t>0.75</w:t>
            </w:r>
            <w:r>
              <w:rPr>
                <w:sz w:val="16"/>
                <w:szCs w:val="16"/>
              </w:rPr>
              <w:t>)</w:t>
            </w:r>
          </w:p>
        </w:tc>
        <w:tc>
          <w:tcPr>
            <w:tcW w:w="1872" w:type="dxa"/>
            <w:shd w:val="clear" w:color="auto" w:fill="auto"/>
          </w:tcPr>
          <w:p w14:paraId="2BE4862F" w14:textId="3DF484C3" w:rsidR="00E54C04" w:rsidRPr="006F655C" w:rsidRDefault="00E54C04" w:rsidP="002314C5">
            <w:pPr>
              <w:pStyle w:val="Normal1"/>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6F655C">
              <w:rPr>
                <w:sz w:val="16"/>
                <w:szCs w:val="16"/>
              </w:rPr>
              <w:t>1 circular 4.80Mbp chromosome</w:t>
            </w:r>
          </w:p>
        </w:tc>
        <w:tc>
          <w:tcPr>
            <w:tcW w:w="990" w:type="dxa"/>
            <w:shd w:val="clear" w:color="auto" w:fill="auto"/>
          </w:tcPr>
          <w:p w14:paraId="74316730" w14:textId="0152378F" w:rsidR="00E54C04" w:rsidRPr="006F655C" w:rsidRDefault="00E54C04" w:rsidP="002314C5">
            <w:pPr>
              <w:pStyle w:val="Normal1"/>
              <w:keepNext/>
              <w:keepLines/>
              <w:spacing w:before="160" w:line="276" w:lineRule="auto"/>
              <w:contextualSpacing/>
              <w:outlineLvl w:val="4"/>
              <w:cnfStyle w:val="000000000000" w:firstRow="0" w:lastRow="0" w:firstColumn="0" w:lastColumn="0" w:oddVBand="0" w:evenVBand="0" w:oddHBand="0" w:evenHBand="0" w:firstRowFirstColumn="0" w:firstRowLastColumn="0" w:lastRowFirstColumn="0" w:lastRowLastColumn="0"/>
              <w:rPr>
                <w:sz w:val="16"/>
                <w:szCs w:val="16"/>
              </w:rPr>
            </w:pPr>
            <w:r w:rsidRPr="006F655C">
              <w:rPr>
                <w:sz w:val="16"/>
                <w:szCs w:val="16"/>
              </w:rPr>
              <w:t>153</w:t>
            </w:r>
            <w:r w:rsidR="00752876">
              <w:rPr>
                <w:sz w:val="16"/>
                <w:szCs w:val="16"/>
              </w:rPr>
              <w:t>x</w:t>
            </w:r>
          </w:p>
        </w:tc>
      </w:tr>
      <w:tr w:rsidR="00936C8A" w:rsidRPr="006F655C" w14:paraId="0E5365B6" w14:textId="265082DE" w:rsidTr="00970698">
        <w:trPr>
          <w:cnfStyle w:val="000000100000" w:firstRow="0" w:lastRow="0" w:firstColumn="0" w:lastColumn="0" w:oddVBand="0" w:evenVBand="0" w:oddHBand="1" w:evenHBand="0" w:firstRowFirstColumn="0" w:firstRowLastColumn="0" w:lastRowFirstColumn="0" w:lastRowLastColumn="0"/>
          <w:trHeight w:val="1164"/>
        </w:trPr>
        <w:tc>
          <w:tcPr>
            <w:cnfStyle w:val="001000000000" w:firstRow="0" w:lastRow="0" w:firstColumn="1" w:lastColumn="0" w:oddVBand="0" w:evenVBand="0" w:oddHBand="0" w:evenHBand="0" w:firstRowFirstColumn="0" w:firstRowLastColumn="0" w:lastRowFirstColumn="0" w:lastRowLastColumn="0"/>
            <w:tcW w:w="828" w:type="dxa"/>
            <w:shd w:val="clear" w:color="auto" w:fill="auto"/>
          </w:tcPr>
          <w:p w14:paraId="7C2BC4F0" w14:textId="3F1C3C35" w:rsidR="00E54C04" w:rsidRPr="006F655C" w:rsidRDefault="00E54C04" w:rsidP="002314C5">
            <w:pPr>
              <w:pStyle w:val="Normal1"/>
              <w:spacing w:line="276" w:lineRule="auto"/>
              <w:contextualSpacing/>
              <w:rPr>
                <w:sz w:val="16"/>
                <w:szCs w:val="16"/>
              </w:rPr>
            </w:pPr>
            <w:r w:rsidRPr="006F655C">
              <w:rPr>
                <w:sz w:val="16"/>
                <w:szCs w:val="16"/>
              </w:rPr>
              <w:t>3</w:t>
            </w:r>
          </w:p>
        </w:tc>
        <w:tc>
          <w:tcPr>
            <w:tcW w:w="1080" w:type="dxa"/>
            <w:shd w:val="clear" w:color="auto" w:fill="auto"/>
          </w:tcPr>
          <w:p w14:paraId="362F2240" w14:textId="61DE94EF" w:rsidR="00E54C04" w:rsidRPr="006F655C" w:rsidRDefault="00E54C04" w:rsidP="002314C5">
            <w:pPr>
              <w:pStyle w:val="Normal1"/>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6F655C">
              <w:rPr>
                <w:sz w:val="16"/>
                <w:szCs w:val="16"/>
              </w:rPr>
              <w:t>+14</w:t>
            </w:r>
          </w:p>
        </w:tc>
        <w:tc>
          <w:tcPr>
            <w:tcW w:w="990" w:type="dxa"/>
            <w:shd w:val="clear" w:color="auto" w:fill="auto"/>
          </w:tcPr>
          <w:p w14:paraId="4941BCDA" w14:textId="1D77D6DC" w:rsidR="00E54C04" w:rsidRPr="006F655C" w:rsidRDefault="00E54C04" w:rsidP="002314C5">
            <w:pPr>
              <w:pStyle w:val="Normal1"/>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6F655C">
              <w:rPr>
                <w:sz w:val="16"/>
                <w:szCs w:val="16"/>
              </w:rPr>
              <w:t>ISMMS4</w:t>
            </w:r>
          </w:p>
        </w:tc>
        <w:tc>
          <w:tcPr>
            <w:tcW w:w="900" w:type="dxa"/>
            <w:shd w:val="clear" w:color="auto" w:fill="auto"/>
          </w:tcPr>
          <w:p w14:paraId="79F6DB99" w14:textId="1EF7F0B3" w:rsidR="00E54C04" w:rsidRPr="006F655C" w:rsidRDefault="00936C8A" w:rsidP="002314C5">
            <w:pPr>
              <w:pStyle w:val="Normal1"/>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6F655C">
              <w:rPr>
                <w:sz w:val="16"/>
                <w:szCs w:val="16"/>
              </w:rPr>
              <w:t>R (</w:t>
            </w:r>
            <w:r w:rsidR="00E54C04" w:rsidRPr="006F655C">
              <w:rPr>
                <w:sz w:val="16"/>
                <w:szCs w:val="16"/>
              </w:rPr>
              <w:t>&gt;8</w:t>
            </w:r>
            <w:r w:rsidRPr="006F655C">
              <w:rPr>
                <w:sz w:val="16"/>
                <w:szCs w:val="16"/>
              </w:rPr>
              <w:t>)</w:t>
            </w:r>
          </w:p>
        </w:tc>
        <w:tc>
          <w:tcPr>
            <w:tcW w:w="900" w:type="dxa"/>
            <w:shd w:val="clear" w:color="auto" w:fill="auto"/>
          </w:tcPr>
          <w:p w14:paraId="7775FE4E" w14:textId="6DBE96F1" w:rsidR="00E54C04" w:rsidRPr="006F655C" w:rsidRDefault="00936C8A">
            <w:pPr>
              <w:pStyle w:val="Normal1"/>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6F655C">
              <w:rPr>
                <w:sz w:val="16"/>
                <w:szCs w:val="16"/>
              </w:rPr>
              <w:t>R (</w:t>
            </w:r>
            <w:r w:rsidR="00E54C04" w:rsidRPr="006F655C">
              <w:rPr>
                <w:sz w:val="16"/>
                <w:szCs w:val="16"/>
              </w:rPr>
              <w:t>&gt;12</w:t>
            </w:r>
            <w:r w:rsidRPr="006F655C">
              <w:rPr>
                <w:sz w:val="16"/>
                <w:szCs w:val="16"/>
              </w:rPr>
              <w:t>)</w:t>
            </w:r>
          </w:p>
        </w:tc>
        <w:tc>
          <w:tcPr>
            <w:tcW w:w="990" w:type="dxa"/>
            <w:shd w:val="clear" w:color="auto" w:fill="auto"/>
          </w:tcPr>
          <w:p w14:paraId="3762A52E" w14:textId="05648544" w:rsidR="00936C8A" w:rsidRDefault="00512F22" w:rsidP="00A54E61">
            <w:pPr>
              <w:pStyle w:val="Normal1"/>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U</w:t>
            </w:r>
          </w:p>
          <w:p w14:paraId="7E2AFF8B" w14:textId="66BBD600" w:rsidR="00E54C04" w:rsidRPr="006F655C" w:rsidRDefault="00936C8A" w:rsidP="003E5320">
            <w:pPr>
              <w:pStyle w:val="Normal1"/>
              <w:spacing w:line="276" w:lineRule="auto"/>
              <w:contextualSpacing/>
              <w:cnfStyle w:val="000000100000" w:firstRow="0" w:lastRow="0" w:firstColumn="0" w:lastColumn="0" w:oddVBand="0" w:evenVBand="0" w:oddHBand="1" w:evenHBand="0" w:firstRowFirstColumn="0" w:firstRowLastColumn="0" w:lastRowFirstColumn="0" w:lastRowLastColumn="0"/>
              <w:rPr>
                <w:rFonts w:ascii="Trebuchet MS" w:eastAsia="Trebuchet MS" w:hAnsi="Trebuchet MS" w:cs="Trebuchet MS"/>
                <w:i/>
                <w:color w:val="000000"/>
                <w:sz w:val="16"/>
                <w:szCs w:val="16"/>
              </w:rPr>
            </w:pPr>
            <w:r>
              <w:rPr>
                <w:sz w:val="16"/>
                <w:szCs w:val="16"/>
              </w:rPr>
              <w:t>(</w:t>
            </w:r>
            <w:r w:rsidR="00E54C04" w:rsidRPr="006F655C">
              <w:rPr>
                <w:sz w:val="16"/>
                <w:szCs w:val="16"/>
              </w:rPr>
              <w:t>0.5,</w:t>
            </w:r>
            <w:r>
              <w:rPr>
                <w:sz w:val="16"/>
                <w:szCs w:val="16"/>
              </w:rPr>
              <w:t xml:space="preserve"> </w:t>
            </w:r>
            <w:r w:rsidR="00E54C04" w:rsidRPr="006F655C">
              <w:rPr>
                <w:sz w:val="16"/>
                <w:szCs w:val="16"/>
              </w:rPr>
              <w:t>80</w:t>
            </w:r>
            <w:r>
              <w:rPr>
                <w:sz w:val="16"/>
                <w:szCs w:val="16"/>
              </w:rPr>
              <w:t>)</w:t>
            </w:r>
            <w:r w:rsidR="003E5320">
              <w:rPr>
                <w:sz w:val="16"/>
                <w:szCs w:val="16"/>
                <w:vertAlign w:val="superscript"/>
              </w:rPr>
              <w:t>c</w:t>
            </w:r>
          </w:p>
        </w:tc>
        <w:tc>
          <w:tcPr>
            <w:tcW w:w="918" w:type="dxa"/>
            <w:shd w:val="clear" w:color="auto" w:fill="auto"/>
          </w:tcPr>
          <w:p w14:paraId="7AA1C176" w14:textId="7955DED9" w:rsidR="00E54C04" w:rsidRPr="006F655C" w:rsidRDefault="00936C8A" w:rsidP="002314C5">
            <w:pPr>
              <w:pStyle w:val="Normal1"/>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S (</w:t>
            </w:r>
            <w:r w:rsidR="00E54C04" w:rsidRPr="006F655C">
              <w:rPr>
                <w:sz w:val="16"/>
                <w:szCs w:val="16"/>
              </w:rPr>
              <w:t>0.75</w:t>
            </w:r>
            <w:r>
              <w:rPr>
                <w:sz w:val="16"/>
                <w:szCs w:val="16"/>
              </w:rPr>
              <w:t>)</w:t>
            </w:r>
          </w:p>
        </w:tc>
        <w:tc>
          <w:tcPr>
            <w:tcW w:w="1872" w:type="dxa"/>
            <w:shd w:val="clear" w:color="auto" w:fill="auto"/>
          </w:tcPr>
          <w:p w14:paraId="07A665D8" w14:textId="3349F9F1" w:rsidR="00E54C04" w:rsidRPr="006F655C" w:rsidRDefault="00E54C04" w:rsidP="00FE67EB">
            <w:pPr>
              <w:pStyle w:val="Normal1"/>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6F655C">
              <w:rPr>
                <w:sz w:val="16"/>
                <w:szCs w:val="16"/>
              </w:rPr>
              <w:t>3 contigs (4.73Mbp, 6.5kbp, 11.2kbp)</w:t>
            </w:r>
          </w:p>
        </w:tc>
        <w:tc>
          <w:tcPr>
            <w:tcW w:w="990" w:type="dxa"/>
            <w:shd w:val="clear" w:color="auto" w:fill="auto"/>
          </w:tcPr>
          <w:p w14:paraId="79B94959" w14:textId="4A2A2365" w:rsidR="00E54C04" w:rsidRPr="006F655C" w:rsidRDefault="00E54C04" w:rsidP="00FE67EB">
            <w:pPr>
              <w:pStyle w:val="Normal1"/>
              <w:keepNext/>
              <w:keepLines/>
              <w:spacing w:before="160" w:line="276" w:lineRule="auto"/>
              <w:contextualSpacing/>
              <w:outlineLvl w:val="4"/>
              <w:cnfStyle w:val="000000100000" w:firstRow="0" w:lastRow="0" w:firstColumn="0" w:lastColumn="0" w:oddVBand="0" w:evenVBand="0" w:oddHBand="1" w:evenHBand="0" w:firstRowFirstColumn="0" w:firstRowLastColumn="0" w:lastRowFirstColumn="0" w:lastRowLastColumn="0"/>
              <w:rPr>
                <w:sz w:val="16"/>
                <w:szCs w:val="16"/>
              </w:rPr>
            </w:pPr>
            <w:r w:rsidRPr="006F655C">
              <w:rPr>
                <w:sz w:val="16"/>
                <w:szCs w:val="16"/>
              </w:rPr>
              <w:t>303</w:t>
            </w:r>
            <w:r w:rsidR="00752876">
              <w:rPr>
                <w:sz w:val="16"/>
                <w:szCs w:val="16"/>
              </w:rPr>
              <w:t>x</w:t>
            </w:r>
          </w:p>
        </w:tc>
      </w:tr>
      <w:tr w:rsidR="00936C8A" w:rsidRPr="006F655C" w14:paraId="35806F46" w14:textId="543FDF34" w:rsidTr="00970698">
        <w:trPr>
          <w:trHeight w:val="701"/>
        </w:trPr>
        <w:tc>
          <w:tcPr>
            <w:cnfStyle w:val="001000000000" w:firstRow="0" w:lastRow="0" w:firstColumn="1" w:lastColumn="0" w:oddVBand="0" w:evenVBand="0" w:oddHBand="0" w:evenHBand="0" w:firstRowFirstColumn="0" w:firstRowLastColumn="0" w:lastRowFirstColumn="0" w:lastRowLastColumn="0"/>
            <w:tcW w:w="828" w:type="dxa"/>
            <w:shd w:val="clear" w:color="auto" w:fill="auto"/>
          </w:tcPr>
          <w:p w14:paraId="3071A49A" w14:textId="5E679FE3" w:rsidR="00E54C04" w:rsidRPr="006F655C" w:rsidRDefault="00E54C04" w:rsidP="002314C5">
            <w:pPr>
              <w:pStyle w:val="Normal1"/>
              <w:spacing w:line="276" w:lineRule="auto"/>
              <w:contextualSpacing/>
              <w:rPr>
                <w:sz w:val="16"/>
                <w:szCs w:val="16"/>
              </w:rPr>
            </w:pPr>
            <w:r w:rsidRPr="006F655C">
              <w:rPr>
                <w:sz w:val="16"/>
                <w:szCs w:val="16"/>
              </w:rPr>
              <w:t>4</w:t>
            </w:r>
          </w:p>
        </w:tc>
        <w:tc>
          <w:tcPr>
            <w:tcW w:w="1080" w:type="dxa"/>
            <w:shd w:val="clear" w:color="auto" w:fill="auto"/>
          </w:tcPr>
          <w:p w14:paraId="12C4653D" w14:textId="3304910E" w:rsidR="00E54C04" w:rsidRPr="006F655C" w:rsidRDefault="00E54C04" w:rsidP="002314C5">
            <w:pPr>
              <w:pStyle w:val="Normal1"/>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6F655C">
              <w:rPr>
                <w:sz w:val="16"/>
                <w:szCs w:val="16"/>
              </w:rPr>
              <w:t>-32</w:t>
            </w:r>
          </w:p>
        </w:tc>
        <w:tc>
          <w:tcPr>
            <w:tcW w:w="990" w:type="dxa"/>
            <w:shd w:val="clear" w:color="auto" w:fill="auto"/>
          </w:tcPr>
          <w:p w14:paraId="136C9EF8" w14:textId="76E56E83" w:rsidR="00E54C04" w:rsidRPr="006F655C" w:rsidRDefault="00E54C04" w:rsidP="002314C5">
            <w:pPr>
              <w:pStyle w:val="Normal1"/>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6F655C">
              <w:rPr>
                <w:sz w:val="16"/>
                <w:szCs w:val="16"/>
              </w:rPr>
              <w:t>ISMMS5</w:t>
            </w:r>
          </w:p>
        </w:tc>
        <w:tc>
          <w:tcPr>
            <w:tcW w:w="900" w:type="dxa"/>
            <w:shd w:val="clear" w:color="auto" w:fill="auto"/>
          </w:tcPr>
          <w:p w14:paraId="491B4059" w14:textId="477413E9" w:rsidR="00E54C04" w:rsidRPr="006F655C" w:rsidRDefault="00936C8A" w:rsidP="002314C5">
            <w:pPr>
              <w:pStyle w:val="Normal1"/>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6F655C">
              <w:rPr>
                <w:sz w:val="16"/>
                <w:szCs w:val="16"/>
              </w:rPr>
              <w:t>S (</w:t>
            </w:r>
            <w:r w:rsidR="00E54C04" w:rsidRPr="006F655C">
              <w:rPr>
                <w:sz w:val="16"/>
                <w:szCs w:val="16"/>
              </w:rPr>
              <w:t>1</w:t>
            </w:r>
            <w:r w:rsidRPr="006F655C">
              <w:rPr>
                <w:sz w:val="16"/>
                <w:szCs w:val="16"/>
              </w:rPr>
              <w:t>)</w:t>
            </w:r>
          </w:p>
        </w:tc>
        <w:tc>
          <w:tcPr>
            <w:tcW w:w="900" w:type="dxa"/>
            <w:shd w:val="clear" w:color="auto" w:fill="auto"/>
          </w:tcPr>
          <w:p w14:paraId="03F72567" w14:textId="28B89929" w:rsidR="00E54C04" w:rsidRPr="006F655C" w:rsidRDefault="00936C8A" w:rsidP="002314C5">
            <w:pPr>
              <w:pStyle w:val="Normal1"/>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6F655C">
              <w:rPr>
                <w:sz w:val="16"/>
                <w:szCs w:val="16"/>
              </w:rPr>
              <w:t>S (</w:t>
            </w:r>
            <w:r w:rsidR="00E54C04" w:rsidRPr="006F655C">
              <w:rPr>
                <w:sz w:val="16"/>
                <w:szCs w:val="16"/>
              </w:rPr>
              <w:t>1</w:t>
            </w:r>
            <w:r w:rsidRPr="006F655C">
              <w:rPr>
                <w:sz w:val="16"/>
                <w:szCs w:val="16"/>
              </w:rPr>
              <w:t>)</w:t>
            </w:r>
          </w:p>
        </w:tc>
        <w:tc>
          <w:tcPr>
            <w:tcW w:w="990" w:type="dxa"/>
            <w:shd w:val="clear" w:color="auto" w:fill="auto"/>
          </w:tcPr>
          <w:p w14:paraId="08933AF0" w14:textId="716C87B0" w:rsidR="00E54C04" w:rsidRPr="006F655C" w:rsidRDefault="00936C8A" w:rsidP="002314C5">
            <w:pPr>
              <w:pStyle w:val="Normal1"/>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S (</w:t>
            </w:r>
            <w:r w:rsidR="00E54C04" w:rsidRPr="006F655C">
              <w:rPr>
                <w:sz w:val="16"/>
                <w:szCs w:val="16"/>
              </w:rPr>
              <w:t>&lt;20</w:t>
            </w:r>
            <w:r>
              <w:rPr>
                <w:sz w:val="16"/>
                <w:szCs w:val="16"/>
              </w:rPr>
              <w:t>)</w:t>
            </w:r>
          </w:p>
        </w:tc>
        <w:tc>
          <w:tcPr>
            <w:tcW w:w="918" w:type="dxa"/>
            <w:shd w:val="clear" w:color="auto" w:fill="auto"/>
          </w:tcPr>
          <w:p w14:paraId="355C4F7E" w14:textId="797A9772" w:rsidR="00E54C04" w:rsidRPr="006F655C" w:rsidRDefault="00936C8A" w:rsidP="002314C5">
            <w:pPr>
              <w:pStyle w:val="Normal1"/>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S (</w:t>
            </w:r>
            <w:r w:rsidR="00E54C04" w:rsidRPr="006F655C">
              <w:rPr>
                <w:sz w:val="16"/>
                <w:szCs w:val="16"/>
              </w:rPr>
              <w:t>0.25</w:t>
            </w:r>
            <w:r>
              <w:rPr>
                <w:sz w:val="16"/>
                <w:szCs w:val="16"/>
              </w:rPr>
              <w:t>)</w:t>
            </w:r>
          </w:p>
        </w:tc>
        <w:tc>
          <w:tcPr>
            <w:tcW w:w="1872" w:type="dxa"/>
            <w:shd w:val="clear" w:color="auto" w:fill="auto"/>
          </w:tcPr>
          <w:p w14:paraId="62FE708C" w14:textId="38065444" w:rsidR="00E54C04" w:rsidRPr="006F655C" w:rsidRDefault="00E54C04" w:rsidP="00FE67EB">
            <w:pPr>
              <w:pStyle w:val="Normal1"/>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6F655C">
              <w:rPr>
                <w:sz w:val="16"/>
                <w:szCs w:val="16"/>
              </w:rPr>
              <w:t>18 contigs</w:t>
            </w:r>
          </w:p>
        </w:tc>
        <w:tc>
          <w:tcPr>
            <w:tcW w:w="990" w:type="dxa"/>
            <w:shd w:val="clear" w:color="auto" w:fill="auto"/>
          </w:tcPr>
          <w:p w14:paraId="3162C21B" w14:textId="4D9CA73E" w:rsidR="00E54C04" w:rsidRPr="006F655C" w:rsidRDefault="00E54C04" w:rsidP="00FE67EB">
            <w:pPr>
              <w:pStyle w:val="Normal1"/>
              <w:keepNext/>
              <w:keepLines/>
              <w:spacing w:before="160" w:line="276" w:lineRule="auto"/>
              <w:contextualSpacing/>
              <w:outlineLvl w:val="4"/>
              <w:cnfStyle w:val="000000000000" w:firstRow="0" w:lastRow="0" w:firstColumn="0" w:lastColumn="0" w:oddVBand="0" w:evenVBand="0" w:oddHBand="0" w:evenHBand="0" w:firstRowFirstColumn="0" w:firstRowLastColumn="0" w:lastRowFirstColumn="0" w:lastRowLastColumn="0"/>
              <w:rPr>
                <w:sz w:val="16"/>
                <w:szCs w:val="16"/>
              </w:rPr>
            </w:pPr>
            <w:r w:rsidRPr="006F655C">
              <w:rPr>
                <w:sz w:val="16"/>
                <w:szCs w:val="16"/>
              </w:rPr>
              <w:t>270</w:t>
            </w:r>
            <w:r w:rsidR="00752876">
              <w:rPr>
                <w:sz w:val="16"/>
                <w:szCs w:val="16"/>
              </w:rPr>
              <w:t>x</w:t>
            </w:r>
          </w:p>
        </w:tc>
      </w:tr>
      <w:tr w:rsidR="00936C8A" w:rsidRPr="006F655C" w14:paraId="3CC0FADD" w14:textId="34BD5515" w:rsidTr="00970698">
        <w:trPr>
          <w:cnfStyle w:val="000000100000" w:firstRow="0" w:lastRow="0" w:firstColumn="0" w:lastColumn="0" w:oddVBand="0" w:evenVBand="0" w:oddHBand="1" w:evenHBand="0" w:firstRowFirstColumn="0" w:firstRowLastColumn="0" w:lastRowFirstColumn="0" w:lastRowLastColumn="0"/>
          <w:trHeight w:val="683"/>
        </w:trPr>
        <w:tc>
          <w:tcPr>
            <w:cnfStyle w:val="001000000000" w:firstRow="0" w:lastRow="0" w:firstColumn="1" w:lastColumn="0" w:oddVBand="0" w:evenVBand="0" w:oddHBand="0" w:evenHBand="0" w:firstRowFirstColumn="0" w:firstRowLastColumn="0" w:lastRowFirstColumn="0" w:lastRowLastColumn="0"/>
            <w:tcW w:w="828" w:type="dxa"/>
            <w:shd w:val="clear" w:color="auto" w:fill="auto"/>
          </w:tcPr>
          <w:p w14:paraId="1B399B36" w14:textId="7B76FC53" w:rsidR="00E54C04" w:rsidRPr="006F655C" w:rsidRDefault="00E54C04" w:rsidP="002314C5">
            <w:pPr>
              <w:pStyle w:val="Normal1"/>
              <w:spacing w:line="276" w:lineRule="auto"/>
              <w:contextualSpacing/>
              <w:rPr>
                <w:sz w:val="16"/>
                <w:szCs w:val="16"/>
              </w:rPr>
            </w:pPr>
            <w:r w:rsidRPr="006F655C">
              <w:rPr>
                <w:sz w:val="16"/>
                <w:szCs w:val="16"/>
              </w:rPr>
              <w:t>5</w:t>
            </w:r>
          </w:p>
        </w:tc>
        <w:tc>
          <w:tcPr>
            <w:tcW w:w="1080" w:type="dxa"/>
            <w:shd w:val="clear" w:color="auto" w:fill="auto"/>
          </w:tcPr>
          <w:p w14:paraId="0C0424BC" w14:textId="5ACD9D7C" w:rsidR="00E54C04" w:rsidRPr="006F655C" w:rsidRDefault="00E54C04" w:rsidP="002314C5">
            <w:pPr>
              <w:pStyle w:val="Normal1"/>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6F655C">
              <w:rPr>
                <w:sz w:val="16"/>
                <w:szCs w:val="16"/>
              </w:rPr>
              <w:t>0</w:t>
            </w:r>
          </w:p>
        </w:tc>
        <w:tc>
          <w:tcPr>
            <w:tcW w:w="990" w:type="dxa"/>
            <w:shd w:val="clear" w:color="auto" w:fill="auto"/>
          </w:tcPr>
          <w:p w14:paraId="16020A07" w14:textId="1D1F8EAB" w:rsidR="00E54C04" w:rsidRPr="006F655C" w:rsidRDefault="00E54C04" w:rsidP="002314C5">
            <w:pPr>
              <w:pStyle w:val="Normal1"/>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6F655C">
              <w:rPr>
                <w:sz w:val="16"/>
                <w:szCs w:val="16"/>
              </w:rPr>
              <w:t>ISMMS6</w:t>
            </w:r>
          </w:p>
        </w:tc>
        <w:tc>
          <w:tcPr>
            <w:tcW w:w="900" w:type="dxa"/>
            <w:shd w:val="clear" w:color="auto" w:fill="auto"/>
          </w:tcPr>
          <w:p w14:paraId="67477E31" w14:textId="096B605D" w:rsidR="00E54C04" w:rsidRPr="006F655C" w:rsidRDefault="00936C8A" w:rsidP="002314C5">
            <w:pPr>
              <w:pStyle w:val="Normal1"/>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6F655C">
              <w:rPr>
                <w:sz w:val="16"/>
                <w:szCs w:val="16"/>
              </w:rPr>
              <w:t>S (</w:t>
            </w:r>
            <w:r w:rsidR="00E54C04" w:rsidRPr="006F655C">
              <w:rPr>
                <w:sz w:val="16"/>
                <w:szCs w:val="16"/>
              </w:rPr>
              <w:t>&lt;0.12</w:t>
            </w:r>
            <w:r w:rsidRPr="006F655C">
              <w:rPr>
                <w:sz w:val="16"/>
                <w:szCs w:val="16"/>
              </w:rPr>
              <w:t>)</w:t>
            </w:r>
          </w:p>
        </w:tc>
        <w:tc>
          <w:tcPr>
            <w:tcW w:w="900" w:type="dxa"/>
            <w:shd w:val="clear" w:color="auto" w:fill="auto"/>
          </w:tcPr>
          <w:p w14:paraId="507A223B" w14:textId="2AF62CFD" w:rsidR="00E54C04" w:rsidRPr="006F655C" w:rsidRDefault="00936C8A" w:rsidP="002314C5">
            <w:pPr>
              <w:pStyle w:val="Normal1"/>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6F655C">
              <w:rPr>
                <w:sz w:val="16"/>
                <w:szCs w:val="16"/>
              </w:rPr>
              <w:t>S (</w:t>
            </w:r>
            <w:r w:rsidR="00E54C04" w:rsidRPr="006F655C">
              <w:rPr>
                <w:sz w:val="16"/>
                <w:szCs w:val="16"/>
              </w:rPr>
              <w:t>0.125</w:t>
            </w:r>
            <w:r w:rsidRPr="006F655C">
              <w:rPr>
                <w:sz w:val="16"/>
                <w:szCs w:val="16"/>
              </w:rPr>
              <w:t>)</w:t>
            </w:r>
          </w:p>
        </w:tc>
        <w:tc>
          <w:tcPr>
            <w:tcW w:w="990" w:type="dxa"/>
            <w:shd w:val="clear" w:color="auto" w:fill="auto"/>
          </w:tcPr>
          <w:p w14:paraId="66EB0967" w14:textId="36E5DCCF" w:rsidR="00E54C04" w:rsidRPr="006F655C" w:rsidRDefault="00936C8A" w:rsidP="002314C5">
            <w:pPr>
              <w:pStyle w:val="Normal1"/>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S (</w:t>
            </w:r>
            <w:r w:rsidR="00E54C04" w:rsidRPr="006F655C">
              <w:rPr>
                <w:sz w:val="16"/>
                <w:szCs w:val="16"/>
              </w:rPr>
              <w:t>&lt;20</w:t>
            </w:r>
            <w:r>
              <w:rPr>
                <w:sz w:val="16"/>
                <w:szCs w:val="16"/>
              </w:rPr>
              <w:t>)</w:t>
            </w:r>
          </w:p>
        </w:tc>
        <w:tc>
          <w:tcPr>
            <w:tcW w:w="918" w:type="dxa"/>
            <w:shd w:val="clear" w:color="auto" w:fill="auto"/>
          </w:tcPr>
          <w:p w14:paraId="27C47403" w14:textId="086ECA44" w:rsidR="00E54C04" w:rsidRPr="006F655C" w:rsidRDefault="00936C8A" w:rsidP="002314C5">
            <w:pPr>
              <w:pStyle w:val="Normal1"/>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S (</w:t>
            </w:r>
            <w:r w:rsidR="00E54C04" w:rsidRPr="006F655C">
              <w:rPr>
                <w:sz w:val="16"/>
                <w:szCs w:val="16"/>
              </w:rPr>
              <w:t>1.5</w:t>
            </w:r>
            <w:r>
              <w:rPr>
                <w:sz w:val="16"/>
                <w:szCs w:val="16"/>
              </w:rPr>
              <w:t>)</w:t>
            </w:r>
          </w:p>
        </w:tc>
        <w:tc>
          <w:tcPr>
            <w:tcW w:w="1872" w:type="dxa"/>
            <w:shd w:val="clear" w:color="auto" w:fill="auto"/>
          </w:tcPr>
          <w:p w14:paraId="1F904AFE" w14:textId="65DB73A4" w:rsidR="00E54C04" w:rsidRPr="006F655C" w:rsidRDefault="00E54C04" w:rsidP="00FE67EB">
            <w:pPr>
              <w:pStyle w:val="Normal1"/>
              <w:spacing w:line="276"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6F655C">
              <w:rPr>
                <w:sz w:val="16"/>
                <w:szCs w:val="16"/>
              </w:rPr>
              <w:t>10 contigs</w:t>
            </w:r>
          </w:p>
        </w:tc>
        <w:tc>
          <w:tcPr>
            <w:tcW w:w="990" w:type="dxa"/>
            <w:shd w:val="clear" w:color="auto" w:fill="auto"/>
          </w:tcPr>
          <w:p w14:paraId="5E75E736" w14:textId="0DC8DAC1" w:rsidR="00E54C04" w:rsidRPr="006F655C" w:rsidRDefault="00E54C04" w:rsidP="00FE67EB">
            <w:pPr>
              <w:pStyle w:val="Normal1"/>
              <w:keepNext/>
              <w:keepLines/>
              <w:spacing w:before="160" w:line="276" w:lineRule="auto"/>
              <w:contextualSpacing/>
              <w:outlineLvl w:val="4"/>
              <w:cnfStyle w:val="000000100000" w:firstRow="0" w:lastRow="0" w:firstColumn="0" w:lastColumn="0" w:oddVBand="0" w:evenVBand="0" w:oddHBand="1" w:evenHBand="0" w:firstRowFirstColumn="0" w:firstRowLastColumn="0" w:lastRowFirstColumn="0" w:lastRowLastColumn="0"/>
              <w:rPr>
                <w:sz w:val="16"/>
                <w:szCs w:val="16"/>
              </w:rPr>
            </w:pPr>
            <w:r w:rsidRPr="006F655C">
              <w:rPr>
                <w:sz w:val="16"/>
                <w:szCs w:val="16"/>
              </w:rPr>
              <w:t>262</w:t>
            </w:r>
            <w:r w:rsidR="00752876">
              <w:rPr>
                <w:sz w:val="16"/>
                <w:szCs w:val="16"/>
              </w:rPr>
              <w:t>x</w:t>
            </w:r>
          </w:p>
        </w:tc>
      </w:tr>
      <w:tr w:rsidR="00936C8A" w:rsidRPr="006F655C" w14:paraId="7085C4AE" w14:textId="6C33E1A0" w:rsidTr="00970698">
        <w:trPr>
          <w:trHeight w:val="854"/>
        </w:trPr>
        <w:tc>
          <w:tcPr>
            <w:cnfStyle w:val="001000000000" w:firstRow="0" w:lastRow="0" w:firstColumn="1" w:lastColumn="0" w:oddVBand="0" w:evenVBand="0" w:oddHBand="0" w:evenHBand="0" w:firstRowFirstColumn="0" w:firstRowLastColumn="0" w:lastRowFirstColumn="0" w:lastRowLastColumn="0"/>
            <w:tcW w:w="828" w:type="dxa"/>
            <w:shd w:val="clear" w:color="auto" w:fill="auto"/>
          </w:tcPr>
          <w:p w14:paraId="5264BAB0" w14:textId="1EBAF89C" w:rsidR="00E54C04" w:rsidRPr="006F655C" w:rsidRDefault="00E54C04" w:rsidP="002314C5">
            <w:pPr>
              <w:pStyle w:val="Normal1"/>
              <w:spacing w:line="276" w:lineRule="auto"/>
              <w:contextualSpacing/>
              <w:rPr>
                <w:sz w:val="16"/>
                <w:szCs w:val="16"/>
              </w:rPr>
            </w:pPr>
            <w:r w:rsidRPr="006F655C">
              <w:rPr>
                <w:sz w:val="16"/>
                <w:szCs w:val="16"/>
              </w:rPr>
              <w:t>6</w:t>
            </w:r>
          </w:p>
        </w:tc>
        <w:tc>
          <w:tcPr>
            <w:tcW w:w="1080" w:type="dxa"/>
            <w:shd w:val="clear" w:color="auto" w:fill="auto"/>
          </w:tcPr>
          <w:p w14:paraId="7D5AD9EF" w14:textId="513DA611" w:rsidR="00E54C04" w:rsidRPr="006F655C" w:rsidRDefault="00E54C04" w:rsidP="002314C5">
            <w:pPr>
              <w:pStyle w:val="Normal1"/>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6F655C">
              <w:rPr>
                <w:sz w:val="16"/>
                <w:szCs w:val="16"/>
              </w:rPr>
              <w:t>+2</w:t>
            </w:r>
          </w:p>
        </w:tc>
        <w:tc>
          <w:tcPr>
            <w:tcW w:w="990" w:type="dxa"/>
            <w:shd w:val="clear" w:color="auto" w:fill="auto"/>
          </w:tcPr>
          <w:p w14:paraId="2167AA86" w14:textId="440703DE" w:rsidR="00E54C04" w:rsidRPr="006F655C" w:rsidRDefault="00E54C04" w:rsidP="002314C5">
            <w:pPr>
              <w:pStyle w:val="Normal1"/>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6F655C">
              <w:rPr>
                <w:sz w:val="16"/>
                <w:szCs w:val="16"/>
              </w:rPr>
              <w:t>ISMMS7</w:t>
            </w:r>
          </w:p>
        </w:tc>
        <w:tc>
          <w:tcPr>
            <w:tcW w:w="900" w:type="dxa"/>
            <w:shd w:val="clear" w:color="auto" w:fill="auto"/>
          </w:tcPr>
          <w:p w14:paraId="2105A488" w14:textId="33D0EB41" w:rsidR="00E54C04" w:rsidRPr="006F655C" w:rsidRDefault="00936C8A" w:rsidP="002314C5">
            <w:pPr>
              <w:pStyle w:val="Normal1"/>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6F655C">
              <w:rPr>
                <w:sz w:val="16"/>
                <w:szCs w:val="16"/>
              </w:rPr>
              <w:t>S (</w:t>
            </w:r>
            <w:r w:rsidR="00E54C04" w:rsidRPr="006F655C">
              <w:rPr>
                <w:sz w:val="16"/>
                <w:szCs w:val="16"/>
              </w:rPr>
              <w:t>1</w:t>
            </w:r>
            <w:r w:rsidRPr="006F655C">
              <w:rPr>
                <w:sz w:val="16"/>
                <w:szCs w:val="16"/>
              </w:rPr>
              <w:t>)</w:t>
            </w:r>
          </w:p>
        </w:tc>
        <w:tc>
          <w:tcPr>
            <w:tcW w:w="900" w:type="dxa"/>
            <w:shd w:val="clear" w:color="auto" w:fill="auto"/>
          </w:tcPr>
          <w:p w14:paraId="66FA8309" w14:textId="514B91B3" w:rsidR="00E54C04" w:rsidRPr="006F655C" w:rsidRDefault="00936C8A" w:rsidP="002314C5">
            <w:pPr>
              <w:pStyle w:val="Normal1"/>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6F655C">
              <w:rPr>
                <w:sz w:val="16"/>
                <w:szCs w:val="16"/>
              </w:rPr>
              <w:t>S (</w:t>
            </w:r>
            <w:r w:rsidR="00E54C04" w:rsidRPr="006F655C">
              <w:rPr>
                <w:sz w:val="16"/>
                <w:szCs w:val="16"/>
              </w:rPr>
              <w:t>0.75</w:t>
            </w:r>
            <w:r w:rsidRPr="006F655C">
              <w:rPr>
                <w:sz w:val="16"/>
                <w:szCs w:val="16"/>
              </w:rPr>
              <w:t>)</w:t>
            </w:r>
          </w:p>
        </w:tc>
        <w:tc>
          <w:tcPr>
            <w:tcW w:w="990" w:type="dxa"/>
            <w:shd w:val="clear" w:color="auto" w:fill="auto"/>
          </w:tcPr>
          <w:p w14:paraId="37AC2EBD" w14:textId="6ED5D21D" w:rsidR="00E54C04" w:rsidRPr="006F655C" w:rsidRDefault="00936C8A" w:rsidP="002314C5">
            <w:pPr>
              <w:pStyle w:val="Normal1"/>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S (</w:t>
            </w:r>
            <w:r w:rsidR="00E54C04" w:rsidRPr="006F655C">
              <w:rPr>
                <w:sz w:val="16"/>
                <w:szCs w:val="16"/>
              </w:rPr>
              <w:t>&lt;20</w:t>
            </w:r>
            <w:r>
              <w:rPr>
                <w:sz w:val="16"/>
                <w:szCs w:val="16"/>
              </w:rPr>
              <w:t>)</w:t>
            </w:r>
          </w:p>
        </w:tc>
        <w:tc>
          <w:tcPr>
            <w:tcW w:w="918" w:type="dxa"/>
            <w:shd w:val="clear" w:color="auto" w:fill="auto"/>
          </w:tcPr>
          <w:p w14:paraId="33B2345B" w14:textId="17B63092" w:rsidR="00E54C04" w:rsidRPr="006F655C" w:rsidRDefault="00936C8A" w:rsidP="007E6184">
            <w:pPr>
              <w:pStyle w:val="Normal1"/>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S (</w:t>
            </w:r>
            <w:r w:rsidR="00E54C04" w:rsidRPr="006F655C">
              <w:rPr>
                <w:sz w:val="16"/>
                <w:szCs w:val="16"/>
              </w:rPr>
              <w:t>1.5</w:t>
            </w:r>
            <w:r>
              <w:rPr>
                <w:sz w:val="16"/>
                <w:szCs w:val="16"/>
              </w:rPr>
              <w:t>)</w:t>
            </w:r>
          </w:p>
        </w:tc>
        <w:tc>
          <w:tcPr>
            <w:tcW w:w="1872" w:type="dxa"/>
            <w:shd w:val="clear" w:color="auto" w:fill="auto"/>
          </w:tcPr>
          <w:p w14:paraId="0DEDE098" w14:textId="36A359A1" w:rsidR="00E54C04" w:rsidRPr="006F655C" w:rsidRDefault="00E54C04" w:rsidP="007E6184">
            <w:pPr>
              <w:pStyle w:val="Normal1"/>
              <w:spacing w:line="276"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6F655C">
              <w:rPr>
                <w:sz w:val="16"/>
                <w:szCs w:val="16"/>
              </w:rPr>
              <w:t>1 circular 4.69Mbp chromosome, 1 additional 17.7kbp contig</w:t>
            </w:r>
          </w:p>
        </w:tc>
        <w:tc>
          <w:tcPr>
            <w:tcW w:w="990" w:type="dxa"/>
            <w:shd w:val="clear" w:color="auto" w:fill="auto"/>
          </w:tcPr>
          <w:p w14:paraId="1D639D41" w14:textId="6D7CE0CC" w:rsidR="00E54C04" w:rsidRPr="006F655C" w:rsidRDefault="00E54C04" w:rsidP="007E6184">
            <w:pPr>
              <w:pStyle w:val="Normal1"/>
              <w:keepNext/>
              <w:keepLines/>
              <w:spacing w:before="160" w:line="276" w:lineRule="auto"/>
              <w:contextualSpacing/>
              <w:outlineLvl w:val="4"/>
              <w:cnfStyle w:val="000000000000" w:firstRow="0" w:lastRow="0" w:firstColumn="0" w:lastColumn="0" w:oddVBand="0" w:evenVBand="0" w:oddHBand="0" w:evenHBand="0" w:firstRowFirstColumn="0" w:firstRowLastColumn="0" w:lastRowFirstColumn="0" w:lastRowLastColumn="0"/>
              <w:rPr>
                <w:sz w:val="16"/>
                <w:szCs w:val="16"/>
              </w:rPr>
            </w:pPr>
            <w:r w:rsidRPr="006F655C">
              <w:rPr>
                <w:sz w:val="16"/>
                <w:szCs w:val="16"/>
              </w:rPr>
              <w:t>318</w:t>
            </w:r>
            <w:r w:rsidR="00752876">
              <w:rPr>
                <w:sz w:val="16"/>
                <w:szCs w:val="16"/>
              </w:rPr>
              <w:t>x</w:t>
            </w:r>
          </w:p>
        </w:tc>
      </w:tr>
    </w:tbl>
    <w:p w14:paraId="48808976" w14:textId="77777777" w:rsidR="00C211BA" w:rsidRDefault="00C211BA" w:rsidP="002314C5">
      <w:pPr>
        <w:pStyle w:val="Normal1"/>
        <w:contextualSpacing/>
        <w:divId w:val="1194727850"/>
      </w:pPr>
    </w:p>
    <w:p w14:paraId="44381AE5" w14:textId="054B1C8D" w:rsidR="001819C3" w:rsidRPr="00970698" w:rsidRDefault="00CA0B7E" w:rsidP="009130C4">
      <w:pPr>
        <w:pStyle w:val="Normal1"/>
        <w:contextualSpacing/>
        <w:divId w:val="1194727850"/>
      </w:pPr>
      <w:r>
        <w:t>Abbreviations: Levo, levofloxacin; T</w:t>
      </w:r>
      <w:r w:rsidR="003A1F33">
        <w:t>-</w:t>
      </w:r>
      <w:r>
        <w:t>S, trimethoprim</w:t>
      </w:r>
      <w:r w:rsidR="003A1F33">
        <w:t>/</w:t>
      </w:r>
      <w:r>
        <w:t xml:space="preserve">sulfamethoxazole; </w:t>
      </w:r>
      <w:r w:rsidR="006E6523">
        <w:t>MIC, mi</w:t>
      </w:r>
      <w:r w:rsidR="005511C3">
        <w:t xml:space="preserve">nimum inhibitory concentration; </w:t>
      </w:r>
      <w:r w:rsidR="00860236">
        <w:t>S, susceptible; R, resistant;</w:t>
      </w:r>
      <w:r w:rsidR="00616BFB">
        <w:t xml:space="preserve"> </w:t>
      </w:r>
      <w:r w:rsidR="00512F22">
        <w:t>U, undetermin</w:t>
      </w:r>
      <w:r w:rsidR="00DC3EC1">
        <w:t>able</w:t>
      </w:r>
      <w:r w:rsidR="00616BFB">
        <w:t>;</w:t>
      </w:r>
      <w:r w:rsidR="00860236">
        <w:t xml:space="preserve"> </w:t>
      </w:r>
      <w:r>
        <w:t>Mbp, million base pairs; kbp, thousand base pairs</w:t>
      </w:r>
      <w:r w:rsidR="00E54C04">
        <w:t>.</w:t>
      </w:r>
      <w:r w:rsidR="001819C3" w:rsidRPr="00970698">
        <w:br w:type="page"/>
      </w:r>
    </w:p>
    <w:p w14:paraId="5406A722" w14:textId="2951DC7B" w:rsidR="00306E1F" w:rsidRDefault="001E16A3" w:rsidP="00A54E61">
      <w:pPr>
        <w:pStyle w:val="Heading1"/>
        <w:divId w:val="1194727850"/>
      </w:pPr>
      <w:r>
        <w:t>Figure Legends</w:t>
      </w:r>
    </w:p>
    <w:p w14:paraId="06C0B0F8" w14:textId="0C73A349" w:rsidR="00A46715" w:rsidRDefault="007A3287" w:rsidP="002314C5">
      <w:pPr>
        <w:pStyle w:val="Normal1"/>
        <w:contextualSpacing/>
        <w:divId w:val="1194727850"/>
      </w:pPr>
      <w:r>
        <w:rPr>
          <w:b/>
        </w:rPr>
        <w:t xml:space="preserve">Figure 1. </w:t>
      </w:r>
      <w:r w:rsidR="003F0B0C">
        <w:t>Single nucleotide variants (SNVs)</w:t>
      </w:r>
      <w:r w:rsidR="002B1BEC">
        <w:t xml:space="preserve"> observed</w:t>
      </w:r>
      <w:r w:rsidR="003F0B0C">
        <w:t xml:space="preserve"> </w:t>
      </w:r>
      <w:r>
        <w:t>in</w:t>
      </w:r>
      <w:r w:rsidR="002B1BEC">
        <w:t xml:space="preserve"> quinolone-resistant</w:t>
      </w:r>
      <w:r>
        <w:t xml:space="preserve"> </w:t>
      </w:r>
      <w:r>
        <w:rPr>
          <w:i/>
        </w:rPr>
        <w:t>S. maltophilia</w:t>
      </w:r>
      <w:r>
        <w:t xml:space="preserve"> </w:t>
      </w:r>
      <w:r w:rsidR="00FE7596">
        <w:t xml:space="preserve">clinical </w:t>
      </w:r>
      <w:r>
        <w:t xml:space="preserve">isolates. </w:t>
      </w:r>
      <w:r w:rsidR="005033F4" w:rsidRPr="00A54E61">
        <w:rPr>
          <w:b/>
          <w:i/>
        </w:rPr>
        <w:t>A</w:t>
      </w:r>
      <w:r w:rsidR="005033F4" w:rsidRPr="00A54E61">
        <w:t>,</w:t>
      </w:r>
      <w:r w:rsidRPr="00A54E61">
        <w:rPr>
          <w:b/>
        </w:rPr>
        <w:t xml:space="preserve"> </w:t>
      </w:r>
      <w:r w:rsidR="005033F4">
        <w:t>a</w:t>
      </w:r>
      <w:r>
        <w:t xml:space="preserve">ssembled circular chromosome for ISMMS2, including </w:t>
      </w:r>
      <w:r w:rsidR="00EA5F74">
        <w:t>predicted coding domain sequence</w:t>
      </w:r>
      <w:r w:rsidR="00F866C0">
        <w:t xml:space="preserve"> (CDS)</w:t>
      </w:r>
      <w:r>
        <w:t xml:space="preserve"> and n</w:t>
      </w:r>
      <w:r w:rsidR="00CA20B6">
        <w:t xml:space="preserve">oncoding </w:t>
      </w:r>
      <w:r>
        <w:t>RNA</w:t>
      </w:r>
      <w:r w:rsidR="00CA20B6">
        <w:t xml:space="preserve"> (ncRNA)</w:t>
      </w:r>
      <w:r>
        <w:t xml:space="preserve"> features</w:t>
      </w:r>
      <w:r w:rsidR="00C53F41">
        <w:t xml:space="preserve"> drawn with ChromoZoom </w:t>
      </w:r>
      <w:r w:rsidR="00C53F41">
        <w:fldChar w:fldCharType="begin" w:fldLock="1"/>
      </w:r>
      <w:r w:rsidR="00931058">
        <w:instrText>ADDIN CSL_CITATION { "citationItems" : [ { "id" : "ITEM-1", "itemData" : { "DOI" : "10.1093/bioinformatics/bts695", "ISSN" : "1367-4811", "PMID" : "23220575", "abstract" : "UNLABELLED: Current web-based genome browsers require repetitious user input to scroll over long distances, alter the drawing density of elements or zoom through multiple orders of magnitude. Generally, either the server or the client is responsible for the majority of data processing, resulting in either servers having to receive and handle data relevant only to one user, or clients redundantly processing widely viewed data. ChromoZoom pre-renders and caches general-use tracks into tiled images on the server and serves them in an interactive web interface with inertial scrolling and precise, fluent zooming via the mouse wheel or trackpad. Custom tracks in several formats can be rendered by client-side code alongside the pre-rendered tracks, minimizing server load because of user-specific rendering and eliminating the need to transmit private data. ChromoZoom thereby enables rapid and simultaneous exploration of curated, experimental and personal genomic datasets. AVAILABILITY: Human and yeast genome researchers may browse recent assemblies within ChromoZoom at http://chromozoom.org/. Source code is available at http://github.com/rothlab/chromozoom/.", "author" : [ { "dropping-particle" : "", "family" : "Pak", "given" : "Theodore R.", "non-dropping-particle" : "", "parse-names" : false, "suffix" : "" }, { "dropping-particle" : "", "family" : "Roth", "given" : "Frederick P.", "non-dropping-particle" : "", "parse-names" : false, "suffix" : "" } ], "container-title" : "Bioinformatics (Oxford, England)", "id" : "ITEM-1", "issue" : "3", "issued" : { "date-parts" : [ [ "2013", "2", "1" ] ] }, "note" : "{:PMCID:PMC3562068}", "page" : "384-6", "title" : "ChromoZoom: a flexible, fluid, web-based genome browser.", "type" : "article-journal", "volume" : "29" }, "uris" : [ "http://www.mendeley.com/documents/?uuid=e922d65f-2bfb-4bb4-8ea1-d0133f06d5c5" ] } ], "mendeley" : { "formattedCitation" : "[14]", "plainTextFormattedCitation" : "[14]", "previouslyFormattedCitation" : "[15]" }, "properties" : { "noteIndex" : 0 }, "schema" : "https://github.com/citation-style-language/schema/raw/master/csl-citation.json" }</w:instrText>
      </w:r>
      <w:r w:rsidR="00C53F41">
        <w:fldChar w:fldCharType="separate"/>
      </w:r>
      <w:r w:rsidR="00931058" w:rsidRPr="00931058">
        <w:rPr>
          <w:noProof/>
        </w:rPr>
        <w:t>[14]</w:t>
      </w:r>
      <w:r w:rsidR="00C53F41">
        <w:fldChar w:fldCharType="end"/>
      </w:r>
      <w:r w:rsidR="009D2E1C">
        <w:t xml:space="preserve">. </w:t>
      </w:r>
      <w:r w:rsidR="005F4868">
        <w:t>Horizontal position corresponds to b</w:t>
      </w:r>
      <w:r w:rsidR="009D2E1C">
        <w:t xml:space="preserve">ase pair location. </w:t>
      </w:r>
      <w:r w:rsidR="00804C52">
        <w:t xml:space="preserve">The </w:t>
      </w:r>
      <w:r w:rsidR="00804C52">
        <w:rPr>
          <w:i/>
        </w:rPr>
        <w:t>sme</w:t>
      </w:r>
      <w:r w:rsidR="009A7064">
        <w:rPr>
          <w:i/>
        </w:rPr>
        <w:t>DEF</w:t>
      </w:r>
      <w:r w:rsidR="00804C52">
        <w:t xml:space="preserve"> operon is shown in the </w:t>
      </w:r>
      <w:r w:rsidR="007B4964">
        <w:t>detail callout</w:t>
      </w:r>
      <w:r w:rsidR="00804C52">
        <w:t xml:space="preserve">, which highlights both </w:t>
      </w:r>
      <w:r w:rsidR="009A7064">
        <w:t xml:space="preserve">the </w:t>
      </w:r>
      <w:r w:rsidR="009A7064">
        <w:rPr>
          <w:i/>
        </w:rPr>
        <w:t>smeT</w:t>
      </w:r>
      <w:r w:rsidR="009A7064">
        <w:t xml:space="preserve"> c.497T&gt;A </w:t>
      </w:r>
      <w:r w:rsidR="003F0B0C">
        <w:t>SNV</w:t>
      </w:r>
      <w:r w:rsidR="009A7064">
        <w:t xml:space="preserve"> </w:t>
      </w:r>
      <w:r w:rsidR="00B96C72">
        <w:t>that emerged in</w:t>
      </w:r>
      <w:r w:rsidR="009A7064">
        <w:t xml:space="preserve"> ISMMS2R</w:t>
      </w:r>
      <w:r w:rsidR="004C1A59">
        <w:t xml:space="preserve"> </w:t>
      </w:r>
      <w:r w:rsidR="00804C52">
        <w:t>and the aligned location of the</w:t>
      </w:r>
      <w:r w:rsidR="009A7064">
        <w:t xml:space="preserve"> </w:t>
      </w:r>
      <w:r w:rsidR="009A7064">
        <w:rPr>
          <w:i/>
        </w:rPr>
        <w:t>smeT</w:t>
      </w:r>
      <w:r w:rsidR="00804C52">
        <w:t xml:space="preserve"> c.388C&gt;T</w:t>
      </w:r>
      <w:bookmarkStart w:id="14" w:name="_GoBack"/>
      <w:bookmarkEnd w:id="14"/>
      <w:r w:rsidR="00804C52">
        <w:t xml:space="preserve"> </w:t>
      </w:r>
      <w:r w:rsidR="009A7064">
        <w:t>SNV</w:t>
      </w:r>
      <w:r w:rsidR="00696E5D">
        <w:t xml:space="preserve"> </w:t>
      </w:r>
      <w:r w:rsidR="00804C52">
        <w:t>(encoding a premature stop codon) in ISMMS4.</w:t>
      </w:r>
      <w:r w:rsidR="004B4BE9">
        <w:t xml:space="preserve"> </w:t>
      </w:r>
      <w:r w:rsidR="005747DC">
        <w:t xml:space="preserve">ISMMS2 and ISMMS2R are serial isolates from </w:t>
      </w:r>
      <w:r w:rsidR="0087066B">
        <w:t xml:space="preserve">a single </w:t>
      </w:r>
      <w:r w:rsidR="005747DC">
        <w:t>patient before and after development of quinolone resistance</w:t>
      </w:r>
      <w:r w:rsidR="004C1A59">
        <w:t>, while ISMMS4</w:t>
      </w:r>
      <w:r w:rsidR="004B2F72">
        <w:t xml:space="preserve"> </w:t>
      </w:r>
      <w:r w:rsidR="004C1A59">
        <w:t xml:space="preserve">was quinolone-resistant at </w:t>
      </w:r>
      <w:r w:rsidR="004B2F72">
        <w:t>initial</w:t>
      </w:r>
      <w:r w:rsidR="004C1A59">
        <w:t xml:space="preserve"> isolation</w:t>
      </w:r>
      <w:r w:rsidR="004B2F72">
        <w:t xml:space="preserve"> from a different patient</w:t>
      </w:r>
      <w:r w:rsidR="004B4BE9">
        <w:t>.</w:t>
      </w:r>
      <w:r w:rsidR="00804C52">
        <w:t xml:space="preserve"> </w:t>
      </w:r>
      <w:r w:rsidR="00804C52" w:rsidRPr="00A54E61">
        <w:rPr>
          <w:b/>
          <w:i/>
        </w:rPr>
        <w:t>B</w:t>
      </w:r>
      <w:r w:rsidR="005033F4" w:rsidRPr="00A54E61">
        <w:t>,</w:t>
      </w:r>
      <w:r w:rsidR="00804C52">
        <w:t xml:space="preserve"> </w:t>
      </w:r>
      <w:r w:rsidR="005033F4">
        <w:t>m</w:t>
      </w:r>
      <w:r w:rsidR="00804C52">
        <w:t xml:space="preserve">ultiple sequence alignment of part of the predicted </w:t>
      </w:r>
      <w:r w:rsidR="00804C52">
        <w:rPr>
          <w:i/>
        </w:rPr>
        <w:t>smeT</w:t>
      </w:r>
      <w:r w:rsidR="00804C52">
        <w:t xml:space="preserve"> product in each of the clinical isolates, the D457 reference</w:t>
      </w:r>
      <w:r w:rsidR="00DF2578">
        <w:t xml:space="preserve"> assembly</w:t>
      </w:r>
      <w:r w:rsidR="00804C52">
        <w:t>, and its quinolone resistant counterpart D457R</w:t>
      </w:r>
      <w:r w:rsidR="00D315B2">
        <w:t xml:space="preserve">. </w:t>
      </w:r>
      <w:r w:rsidR="00804C52">
        <w:t>Predicted α-helices</w:t>
      </w:r>
      <w:r w:rsidR="00D315B2">
        <w:t xml:space="preserve"> </w:t>
      </w:r>
      <w:r w:rsidR="00D315B2">
        <w:fldChar w:fldCharType="begin" w:fldLock="1"/>
      </w:r>
      <w:r w:rsidR="00541F96">
        <w:instrText>ADDIN CSL_CITATION { "citationItems" : [ { "id" : "ITEM-1", "itemData" : { "DOI" : "10.1074/jbc.M809221200", "ISBN" : "0021-9258 (Print)\\n0021-9258 (Linking)", "ISSN" : "00219258", "PMID" : "19324881", "abstract" : "Stenotrophomonas maltophilia is an opportunistic pathogen characterized for its intrinsic low susceptibility to several antibiotics. Part of this low susceptibility relies on the expression of chromosomally encoded multidrug efflux pumps, with SmeDEF being the most relevant antibiotic resistance efflux pump so far studied in this bacterial species. Expression of smeDEF is down-regulated by the SmeT repressor, encoded upstream smeDEF, in its complementary DNA strand. In the present article we present the crystal structure of SmeT and analyze its interactions with its cognate operator. Like other members of the TetR family of transcriptional repressors, SmeT behaves as a dimer and presents some common structural features with other TetR proteins like TtgR, QacR, and TetR. Differing from other TetR proteins for which the structure is available, SmeT turned out to have two extensions at the N and C termini that might be relevant for its function. Besides, SmeT presents the smallest binding pocket so far described in the TetR family of transcriptional repressors, which may correlate with a specific type and range of effectors. In vitro studies revealed that SmeT binds to a 28-bp pseudopalindromic region, forming two complexes. This operator region was found to overlap the promoters of smeT and smeDEF. This finding is consistent with a role for SmeT simultaneously down-regulating smeT and smeDEF transcription, likely by steric hindrance on RNA polymerase binding to DNA.", "author" : [ { "dropping-particle" : "", "family" : "Hern\u00e1ndez", "given" : "Alvaro", "non-dropping-particle" : "", "parse-names" : false, "suffix" : "" }, { "dropping-particle" : "", "family" : "Mat\u00e9", "given" : "Mar\u00eda J.", "non-dropping-particle" : "", "parse-names" : false, "suffix" : "" }, { "dropping-particle" : "", "family" : "S\u00e1nchez-D\u00edaz", "given" : "Patricia C.", "non-dropping-particle" : "", "parse-names" : false, "suffix" : "" }, { "dropping-particle" : "", "family" : "Romero", "given" : "Antonio", "non-dropping-particle" : "", "parse-names" : false, "suffix" : "" }, { "dropping-particle" : "", "family" : "Rojo", "given" : "Fwenando", "non-dropping-particle" : "", "parse-names" : false, "suffix" : "" }, { "dropping-particle" : "", "family" : "Mart\u00ednez", "given" : "Jos\u00e9 L.", "non-dropping-particle" : "", "parse-names" : false, "suffix" : "" } ], "container-title" : "Journal of Biological Chemistry", "id" : "ITEM-1", "issue" : "21", "issued" : { "date-parts" : [ [ "2009" ] ] }, "page" : "14428-14438", "title" : "Structural and functional analysis of SmeT, the repressor of the Stenotrophomonas maltophilia multidrug efflux pump SmeDEF", "type" : "article-journal", "volume" : "284" }, "uris" : [ "http://www.mendeley.com/documents/?uuid=156d7a45-4438-446c-a5e5-cec25923523e" ] } ], "mendeley" : { "formattedCitation" : "[7]", "plainTextFormattedCitation" : "[7]", "previouslyFormattedCitation" : "[7]" }, "properties" : { "noteIndex" : 0 }, "schema" : "https://github.com/citation-style-language/schema/raw/master/csl-citation.json" }</w:instrText>
      </w:r>
      <w:r w:rsidR="00D315B2">
        <w:fldChar w:fldCharType="separate"/>
      </w:r>
      <w:r w:rsidR="00D149A6" w:rsidRPr="00D149A6">
        <w:rPr>
          <w:noProof/>
        </w:rPr>
        <w:t>[7]</w:t>
      </w:r>
      <w:r w:rsidR="00D315B2">
        <w:fldChar w:fldCharType="end"/>
      </w:r>
      <w:r w:rsidR="00AB4AF3">
        <w:t xml:space="preserve"> </w:t>
      </w:r>
      <w:r w:rsidR="00804C52">
        <w:t>are labeled</w:t>
      </w:r>
      <w:r w:rsidR="00D315B2">
        <w:t xml:space="preserve"> as grey bars</w:t>
      </w:r>
      <w:r w:rsidR="00804C52">
        <w:t xml:space="preserve"> below the sequence</w:t>
      </w:r>
      <w:r w:rsidR="00D315B2">
        <w:t xml:space="preserve">. Positions identical in all sequences are shaded with a </w:t>
      </w:r>
      <w:r w:rsidR="00606413">
        <w:t xml:space="preserve">dark gray </w:t>
      </w:r>
      <w:r w:rsidR="00D315B2">
        <w:t>background, equivalent substitutions are typeset in red, and non-equivalent</w:t>
      </w:r>
      <w:r w:rsidR="00DB5692">
        <w:t xml:space="preserve"> substitutions are typeset in bold</w:t>
      </w:r>
      <w:r w:rsidR="00606413">
        <w:t>face</w:t>
      </w:r>
      <w:r w:rsidR="00DB5692">
        <w:t xml:space="preserve"> black.</w:t>
      </w:r>
      <w:r w:rsidR="000C698F">
        <w:t xml:space="preserve"> The L166Q and Q130*</w:t>
      </w:r>
      <w:r w:rsidR="00BB4054">
        <w:t xml:space="preserve"> (*, stop codon)</w:t>
      </w:r>
      <w:r w:rsidR="000C698F">
        <w:t xml:space="preserve"> polymorphisms are highlighted.</w:t>
      </w:r>
    </w:p>
    <w:p w14:paraId="12B1BDF1" w14:textId="6D05AD1A" w:rsidR="00A46715" w:rsidRPr="00A54E61" w:rsidRDefault="00A46715" w:rsidP="00A54E61"/>
    <w:sectPr w:rsidR="00A46715" w:rsidRPr="00A54E61" w:rsidSect="00855910">
      <w:footnotePr>
        <w:numFmt w:val="lowerLetter"/>
        <w:numRestart w:val="eachSect"/>
      </w:footnotePr>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C70546" w14:textId="77777777" w:rsidR="00880D7C" w:rsidRDefault="00880D7C" w:rsidP="001819C3">
      <w:pPr>
        <w:spacing w:line="240" w:lineRule="auto"/>
      </w:pPr>
      <w:r>
        <w:separator/>
      </w:r>
    </w:p>
  </w:endnote>
  <w:endnote w:type="continuationSeparator" w:id="0">
    <w:p w14:paraId="6F8601A9" w14:textId="77777777" w:rsidR="00880D7C" w:rsidRDefault="00880D7C" w:rsidP="001819C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Roboto Slab">
    <w:altName w:val="Times New Roman"/>
    <w:charset w:val="00"/>
    <w:family w:val="auto"/>
    <w:pitch w:val="default"/>
  </w:font>
  <w:font w:name="Trebuchet MS">
    <w:panose1 w:val="020B0603020202020204"/>
    <w:charset w:val="00"/>
    <w:family w:val="auto"/>
    <w:pitch w:val="variable"/>
    <w:sig w:usb0="00000287" w:usb1="00000000" w:usb2="00000000" w:usb3="00000000" w:csb0="0000009F" w:csb1="00000000"/>
  </w:font>
  <w:font w:name="Lucida Grande">
    <w:altName w:val="Arial"/>
    <w:panose1 w:val="020B0600040502020204"/>
    <w:charset w:val="00"/>
    <w:family w:val="auto"/>
    <w:pitch w:val="variable"/>
    <w:sig w:usb0="E1000AEF" w:usb1="5000A1FF" w:usb2="00000000" w:usb3="00000000" w:csb0="000001BF" w:csb1="00000000"/>
  </w:font>
  <w:font w:name="Consolas">
    <w:panose1 w:val="020B0609020204030204"/>
    <w:charset w:val="00"/>
    <w:family w:val="auto"/>
    <w:pitch w:val="variable"/>
    <w:sig w:usb0="E10002FF" w:usb1="4000F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8AD861" w14:textId="0A9C99FA" w:rsidR="00880D7C" w:rsidRDefault="00880D7C" w:rsidP="00192861">
    <w:pPr>
      <w:pStyle w:val="Footer"/>
      <w:tabs>
        <w:tab w:val="clear" w:pos="8640"/>
        <w:tab w:val="right" w:pos="9360"/>
      </w:tabs>
    </w:pPr>
    <w:r>
      <w:tab/>
    </w:r>
    <w:r>
      <w:tab/>
      <w:t xml:space="preserve">Page </w:t>
    </w:r>
    <w:r>
      <w:fldChar w:fldCharType="begin"/>
    </w:r>
    <w:r>
      <w:instrText xml:space="preserve"> PAGE </w:instrText>
    </w:r>
    <w:r>
      <w:fldChar w:fldCharType="separate"/>
    </w:r>
    <w:r w:rsidR="009130C4">
      <w:rPr>
        <w:noProof/>
      </w:rPr>
      <w:t>1</w:t>
    </w:r>
    <w:r>
      <w:fldChar w:fldCharType="end"/>
    </w:r>
    <w:r>
      <w:t xml:space="preserve"> of </w:t>
    </w:r>
    <w:fldSimple w:instr=" NUMPAGES ">
      <w:r w:rsidR="009130C4">
        <w:rPr>
          <w:noProof/>
        </w:rPr>
        <w:t>10</w:t>
      </w:r>
    </w:fldSimple>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23A029E" w14:textId="77777777" w:rsidR="00880D7C" w:rsidRDefault="00880D7C" w:rsidP="001819C3">
      <w:pPr>
        <w:spacing w:line="240" w:lineRule="auto"/>
      </w:pPr>
      <w:r>
        <w:separator/>
      </w:r>
    </w:p>
  </w:footnote>
  <w:footnote w:type="continuationSeparator" w:id="0">
    <w:p w14:paraId="01821455" w14:textId="77777777" w:rsidR="00880D7C" w:rsidRDefault="00880D7C" w:rsidP="001819C3">
      <w:pPr>
        <w:spacing w:line="240" w:lineRule="auto"/>
      </w:pPr>
      <w:r>
        <w:continuationSeparator/>
      </w:r>
    </w:p>
  </w:footnote>
  <w:footnote w:id="1">
    <w:p w14:paraId="13F07A45" w14:textId="5911163C" w:rsidR="00880D7C" w:rsidRPr="00F052F5" w:rsidRDefault="00880D7C">
      <w:pPr>
        <w:pStyle w:val="FootnoteText"/>
        <w:rPr>
          <w:sz w:val="22"/>
          <w:szCs w:val="22"/>
        </w:rPr>
      </w:pPr>
      <w:r w:rsidRPr="00F052F5">
        <w:rPr>
          <w:rStyle w:val="FootnoteReference"/>
          <w:sz w:val="22"/>
          <w:szCs w:val="22"/>
        </w:rPr>
        <w:footnoteRef/>
      </w:r>
      <w:r w:rsidRPr="00F052F5">
        <w:rPr>
          <w:sz w:val="22"/>
          <w:szCs w:val="22"/>
        </w:rPr>
        <w:t xml:space="preserve"> </w:t>
      </w:r>
      <w:r>
        <w:rPr>
          <w:sz w:val="22"/>
          <w:szCs w:val="22"/>
        </w:rPr>
        <w:t xml:space="preserve">Icahn </w:t>
      </w:r>
      <w:r w:rsidRPr="00F052F5">
        <w:rPr>
          <w:sz w:val="22"/>
          <w:szCs w:val="22"/>
        </w:rPr>
        <w:t>Institute and Department of Genetics and Genomic Sciences, Icahn School of Medicine at Mount Sinai, New York, NY</w:t>
      </w:r>
    </w:p>
  </w:footnote>
  <w:footnote w:id="2">
    <w:p w14:paraId="0F4DB86E" w14:textId="2DDEE571" w:rsidR="00880D7C" w:rsidRPr="00F052F5" w:rsidRDefault="00880D7C">
      <w:pPr>
        <w:pStyle w:val="FootnoteText"/>
        <w:rPr>
          <w:sz w:val="22"/>
          <w:szCs w:val="22"/>
        </w:rPr>
      </w:pPr>
      <w:r w:rsidRPr="00F052F5">
        <w:rPr>
          <w:rStyle w:val="FootnoteReference"/>
          <w:sz w:val="22"/>
          <w:szCs w:val="22"/>
        </w:rPr>
        <w:footnoteRef/>
      </w:r>
      <w:r w:rsidRPr="00F052F5">
        <w:rPr>
          <w:sz w:val="22"/>
          <w:szCs w:val="22"/>
        </w:rPr>
        <w:t xml:space="preserve"> Division of Infectious Diseases, Department of Medicine, Icahn School of Medicine at Mount Sinai, New York, NY</w:t>
      </w:r>
    </w:p>
  </w:footnote>
  <w:footnote w:id="3">
    <w:p w14:paraId="3672EACD" w14:textId="1AD7CA4B" w:rsidR="00880D7C" w:rsidRDefault="00880D7C" w:rsidP="00F052F5">
      <w:pPr>
        <w:pStyle w:val="FootnoteText"/>
      </w:pPr>
      <w:r w:rsidRPr="00F052F5">
        <w:rPr>
          <w:rStyle w:val="FootnoteReference"/>
          <w:sz w:val="22"/>
          <w:szCs w:val="22"/>
        </w:rPr>
        <w:footnoteRef/>
      </w:r>
      <w:r w:rsidRPr="00F052F5">
        <w:rPr>
          <w:sz w:val="22"/>
          <w:szCs w:val="22"/>
        </w:rPr>
        <w:t xml:space="preserve"> Department of Pathology, Icahn School of Medicine at Mount Sinai, New York, NY</w:t>
      </w:r>
    </w:p>
  </w:footnote>
  <w:footnote w:id="4">
    <w:p w14:paraId="6CE8DE62" w14:textId="6C3FC906" w:rsidR="00E61227" w:rsidRPr="009130C4" w:rsidRDefault="00E61227">
      <w:pPr>
        <w:pStyle w:val="FootnoteText"/>
        <w:rPr>
          <w:sz w:val="22"/>
          <w:szCs w:val="22"/>
        </w:rPr>
      </w:pPr>
      <w:r w:rsidRPr="009130C4">
        <w:rPr>
          <w:rStyle w:val="FootnoteReference"/>
          <w:sz w:val="22"/>
          <w:szCs w:val="22"/>
        </w:rPr>
        <w:footnoteRef/>
      </w:r>
      <w:r w:rsidRPr="009130C4">
        <w:rPr>
          <w:sz w:val="22"/>
          <w:szCs w:val="22"/>
        </w:rPr>
        <w:t xml:space="preserve"> </w:t>
      </w:r>
      <w:r w:rsidRPr="009130C4">
        <w:rPr>
          <w:sz w:val="22"/>
          <w:szCs w:val="22"/>
        </w:rPr>
        <w:t xml:space="preserve">Time of collection was defined in </w:t>
      </w:r>
      <w:r w:rsidR="00E847E0" w:rsidRPr="00745DE5">
        <w:rPr>
          <w:sz w:val="22"/>
          <w:szCs w:val="22"/>
        </w:rPr>
        <w:t>days relative to the date of collecting the</w:t>
      </w:r>
      <w:r w:rsidRPr="009130C4">
        <w:rPr>
          <w:sz w:val="22"/>
          <w:szCs w:val="22"/>
        </w:rPr>
        <w:t xml:space="preserve"> initial </w:t>
      </w:r>
      <w:r w:rsidRPr="009130C4">
        <w:rPr>
          <w:i/>
          <w:sz w:val="22"/>
          <w:szCs w:val="22"/>
        </w:rPr>
        <w:t>S. maltophilia</w:t>
      </w:r>
      <w:r w:rsidRPr="009130C4">
        <w:rPr>
          <w:sz w:val="22"/>
          <w:szCs w:val="22"/>
        </w:rPr>
        <w:t xml:space="preserve"> isolate in the case patient.</w:t>
      </w:r>
    </w:p>
  </w:footnote>
  <w:footnote w:id="5">
    <w:p w14:paraId="75F138FE" w14:textId="5E1019FC" w:rsidR="00880D7C" w:rsidRPr="00E847E0" w:rsidRDefault="00880D7C">
      <w:pPr>
        <w:pStyle w:val="FootnoteText"/>
        <w:rPr>
          <w:sz w:val="22"/>
          <w:szCs w:val="22"/>
        </w:rPr>
      </w:pPr>
      <w:r w:rsidRPr="00E61227">
        <w:rPr>
          <w:rStyle w:val="FootnoteReference"/>
          <w:sz w:val="22"/>
          <w:szCs w:val="22"/>
        </w:rPr>
        <w:footnoteRef/>
      </w:r>
      <w:r w:rsidRPr="00E847E0">
        <w:rPr>
          <w:sz w:val="22"/>
          <w:szCs w:val="22"/>
        </w:rPr>
        <w:t xml:space="preserve"> This is the change in levofloxacin susceptibility investigated in this study.</w:t>
      </w:r>
    </w:p>
  </w:footnote>
  <w:footnote w:id="6">
    <w:p w14:paraId="5A398EA5" w14:textId="77777777" w:rsidR="00880D7C" w:rsidRPr="00F052F5" w:rsidRDefault="00880D7C" w:rsidP="005D5B75">
      <w:pPr>
        <w:pStyle w:val="FootnoteText"/>
        <w:rPr>
          <w:sz w:val="22"/>
          <w:szCs w:val="22"/>
        </w:rPr>
      </w:pPr>
      <w:r w:rsidRPr="00E847E0">
        <w:rPr>
          <w:rStyle w:val="FootnoteReference"/>
          <w:sz w:val="22"/>
          <w:szCs w:val="22"/>
        </w:rPr>
        <w:footnoteRef/>
      </w:r>
      <w:r w:rsidRPr="00E847E0">
        <w:rPr>
          <w:sz w:val="22"/>
          <w:szCs w:val="22"/>
        </w:rPr>
        <w:t xml:space="preserve"> Inconsistent results were obtained in replicate.</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340B81"/>
    <w:multiLevelType w:val="multilevel"/>
    <w:tmpl w:val="2E001A4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
    <w:nsid w:val="49D95DB0"/>
    <w:multiLevelType w:val="multilevel"/>
    <w:tmpl w:val="F70C2BF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
    <w:nsid w:val="50EA68AC"/>
    <w:multiLevelType w:val="multilevel"/>
    <w:tmpl w:val="C246688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
    <w:nsid w:val="5A4147A1"/>
    <w:multiLevelType w:val="multilevel"/>
    <w:tmpl w:val="7756B35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
    <w:nsid w:val="72504208"/>
    <w:multiLevelType w:val="hybridMultilevel"/>
    <w:tmpl w:val="D5A481C0"/>
    <w:lvl w:ilvl="0" w:tplc="7C6A81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isplayBackgroundShape/>
  <w:trackRevisions/>
  <w:defaultTabStop w:val="720"/>
  <w:characterSpacingControl w:val="doNotCompress"/>
  <w:footnotePr>
    <w:numFmt w:val="lowerLetter"/>
    <w:numRestart w:val="eachSect"/>
    <w:footnote w:id="-1"/>
    <w:footnote w:id="0"/>
  </w:footnotePr>
  <w:endnotePr>
    <w:endnote w:id="-1"/>
    <w:endnote w:id="0"/>
  </w:endnotePr>
  <w:compat>
    <w:compatSetting w:name="compatibilityMode" w:uri="http://schemas.microsoft.com/office/word" w:val="14"/>
  </w:compat>
  <w:rsids>
    <w:rsidRoot w:val="00BC294B"/>
    <w:rsid w:val="00000D0D"/>
    <w:rsid w:val="00002E8F"/>
    <w:rsid w:val="00004720"/>
    <w:rsid w:val="00011B67"/>
    <w:rsid w:val="00016F6F"/>
    <w:rsid w:val="0001792D"/>
    <w:rsid w:val="00021FDE"/>
    <w:rsid w:val="00024826"/>
    <w:rsid w:val="00024830"/>
    <w:rsid w:val="00026616"/>
    <w:rsid w:val="000330AC"/>
    <w:rsid w:val="000369D6"/>
    <w:rsid w:val="00037EB7"/>
    <w:rsid w:val="00040B71"/>
    <w:rsid w:val="00045866"/>
    <w:rsid w:val="000512AE"/>
    <w:rsid w:val="0005281A"/>
    <w:rsid w:val="0006274F"/>
    <w:rsid w:val="00071172"/>
    <w:rsid w:val="00072DDA"/>
    <w:rsid w:val="000830EA"/>
    <w:rsid w:val="00083E8C"/>
    <w:rsid w:val="00085F4A"/>
    <w:rsid w:val="00087F5B"/>
    <w:rsid w:val="000907C5"/>
    <w:rsid w:val="00092768"/>
    <w:rsid w:val="000A1A49"/>
    <w:rsid w:val="000B0D37"/>
    <w:rsid w:val="000C4D8E"/>
    <w:rsid w:val="000C4EA5"/>
    <w:rsid w:val="000C6191"/>
    <w:rsid w:val="000C698F"/>
    <w:rsid w:val="000D2853"/>
    <w:rsid w:val="000D4479"/>
    <w:rsid w:val="000D6970"/>
    <w:rsid w:val="000E180C"/>
    <w:rsid w:val="000E3905"/>
    <w:rsid w:val="000E51DA"/>
    <w:rsid w:val="000F03F2"/>
    <w:rsid w:val="000F1DE1"/>
    <w:rsid w:val="000F5B00"/>
    <w:rsid w:val="001061ED"/>
    <w:rsid w:val="0011322E"/>
    <w:rsid w:val="00114F24"/>
    <w:rsid w:val="00122620"/>
    <w:rsid w:val="00123635"/>
    <w:rsid w:val="001359A3"/>
    <w:rsid w:val="00142834"/>
    <w:rsid w:val="00143442"/>
    <w:rsid w:val="00155C85"/>
    <w:rsid w:val="001564B8"/>
    <w:rsid w:val="001612A8"/>
    <w:rsid w:val="00163596"/>
    <w:rsid w:val="001658A2"/>
    <w:rsid w:val="001669F6"/>
    <w:rsid w:val="00170B68"/>
    <w:rsid w:val="00175682"/>
    <w:rsid w:val="00176337"/>
    <w:rsid w:val="00181313"/>
    <w:rsid w:val="001819C3"/>
    <w:rsid w:val="00181ED4"/>
    <w:rsid w:val="001836A0"/>
    <w:rsid w:val="0018508F"/>
    <w:rsid w:val="00192861"/>
    <w:rsid w:val="00194CC3"/>
    <w:rsid w:val="00197DB6"/>
    <w:rsid w:val="001B0AA1"/>
    <w:rsid w:val="001B1B2A"/>
    <w:rsid w:val="001B220C"/>
    <w:rsid w:val="001C010C"/>
    <w:rsid w:val="001C042F"/>
    <w:rsid w:val="001C2FCF"/>
    <w:rsid w:val="001C67AA"/>
    <w:rsid w:val="001D276F"/>
    <w:rsid w:val="001D6F71"/>
    <w:rsid w:val="001E0DFE"/>
    <w:rsid w:val="001E16A3"/>
    <w:rsid w:val="001E3819"/>
    <w:rsid w:val="001E4380"/>
    <w:rsid w:val="001E596C"/>
    <w:rsid w:val="001F12BB"/>
    <w:rsid w:val="00204185"/>
    <w:rsid w:val="002117E3"/>
    <w:rsid w:val="00226ED5"/>
    <w:rsid w:val="002306F0"/>
    <w:rsid w:val="00230A0F"/>
    <w:rsid w:val="002314C5"/>
    <w:rsid w:val="00231CA0"/>
    <w:rsid w:val="00237D08"/>
    <w:rsid w:val="002537CA"/>
    <w:rsid w:val="00260319"/>
    <w:rsid w:val="00262C78"/>
    <w:rsid w:val="0026670F"/>
    <w:rsid w:val="00267ED0"/>
    <w:rsid w:val="00272DBA"/>
    <w:rsid w:val="00274C24"/>
    <w:rsid w:val="0027563E"/>
    <w:rsid w:val="002772E5"/>
    <w:rsid w:val="00293FFA"/>
    <w:rsid w:val="002A099F"/>
    <w:rsid w:val="002A7869"/>
    <w:rsid w:val="002B1BEC"/>
    <w:rsid w:val="002C34DD"/>
    <w:rsid w:val="002D0546"/>
    <w:rsid w:val="002D2515"/>
    <w:rsid w:val="002D4753"/>
    <w:rsid w:val="002E4361"/>
    <w:rsid w:val="002F0A85"/>
    <w:rsid w:val="002F17F9"/>
    <w:rsid w:val="002F5135"/>
    <w:rsid w:val="002F5E8C"/>
    <w:rsid w:val="00305160"/>
    <w:rsid w:val="00306E1F"/>
    <w:rsid w:val="003072A6"/>
    <w:rsid w:val="003074BA"/>
    <w:rsid w:val="00320C10"/>
    <w:rsid w:val="0032601A"/>
    <w:rsid w:val="003275B6"/>
    <w:rsid w:val="00334EB9"/>
    <w:rsid w:val="00351DAC"/>
    <w:rsid w:val="00354AF9"/>
    <w:rsid w:val="0035643E"/>
    <w:rsid w:val="003567EE"/>
    <w:rsid w:val="00356883"/>
    <w:rsid w:val="00357167"/>
    <w:rsid w:val="00362067"/>
    <w:rsid w:val="00363C88"/>
    <w:rsid w:val="003805EE"/>
    <w:rsid w:val="00383D7C"/>
    <w:rsid w:val="00384663"/>
    <w:rsid w:val="0039726B"/>
    <w:rsid w:val="003A1F33"/>
    <w:rsid w:val="003A26CD"/>
    <w:rsid w:val="003A4ABE"/>
    <w:rsid w:val="003A4C8F"/>
    <w:rsid w:val="003A65CC"/>
    <w:rsid w:val="003B2590"/>
    <w:rsid w:val="003B734B"/>
    <w:rsid w:val="003C13C3"/>
    <w:rsid w:val="003D61AA"/>
    <w:rsid w:val="003E3273"/>
    <w:rsid w:val="003E3BFA"/>
    <w:rsid w:val="003E446C"/>
    <w:rsid w:val="003E5320"/>
    <w:rsid w:val="003E593E"/>
    <w:rsid w:val="003E601E"/>
    <w:rsid w:val="003F0AA6"/>
    <w:rsid w:val="003F0B0C"/>
    <w:rsid w:val="003F11CB"/>
    <w:rsid w:val="003F133E"/>
    <w:rsid w:val="003F4024"/>
    <w:rsid w:val="0040182A"/>
    <w:rsid w:val="004035F6"/>
    <w:rsid w:val="004104B8"/>
    <w:rsid w:val="004153EA"/>
    <w:rsid w:val="00416D53"/>
    <w:rsid w:val="00423F38"/>
    <w:rsid w:val="00427B77"/>
    <w:rsid w:val="0043701A"/>
    <w:rsid w:val="004417D5"/>
    <w:rsid w:val="004421E2"/>
    <w:rsid w:val="004433A1"/>
    <w:rsid w:val="004449AC"/>
    <w:rsid w:val="00452B0F"/>
    <w:rsid w:val="00457D34"/>
    <w:rsid w:val="00460109"/>
    <w:rsid w:val="00463204"/>
    <w:rsid w:val="0046468D"/>
    <w:rsid w:val="00470F6B"/>
    <w:rsid w:val="004764E5"/>
    <w:rsid w:val="0048087B"/>
    <w:rsid w:val="00484A9C"/>
    <w:rsid w:val="0048597A"/>
    <w:rsid w:val="00485B87"/>
    <w:rsid w:val="0049031F"/>
    <w:rsid w:val="004A4179"/>
    <w:rsid w:val="004B1012"/>
    <w:rsid w:val="004B1B6B"/>
    <w:rsid w:val="004B2F72"/>
    <w:rsid w:val="004B4B0E"/>
    <w:rsid w:val="004B4BE9"/>
    <w:rsid w:val="004C1A59"/>
    <w:rsid w:val="004C3215"/>
    <w:rsid w:val="004C37DF"/>
    <w:rsid w:val="004C6707"/>
    <w:rsid w:val="004D1704"/>
    <w:rsid w:val="004D5DB1"/>
    <w:rsid w:val="004E32EF"/>
    <w:rsid w:val="004E5846"/>
    <w:rsid w:val="004F3254"/>
    <w:rsid w:val="004F38BE"/>
    <w:rsid w:val="004F48A0"/>
    <w:rsid w:val="004F666E"/>
    <w:rsid w:val="005033F4"/>
    <w:rsid w:val="0051147B"/>
    <w:rsid w:val="00512B8F"/>
    <w:rsid w:val="00512F22"/>
    <w:rsid w:val="0051317A"/>
    <w:rsid w:val="005240AF"/>
    <w:rsid w:val="00524846"/>
    <w:rsid w:val="00525405"/>
    <w:rsid w:val="00525505"/>
    <w:rsid w:val="0053609C"/>
    <w:rsid w:val="005368D7"/>
    <w:rsid w:val="00540ED3"/>
    <w:rsid w:val="00541B81"/>
    <w:rsid w:val="00541D6D"/>
    <w:rsid w:val="00541F96"/>
    <w:rsid w:val="0054261D"/>
    <w:rsid w:val="0054356D"/>
    <w:rsid w:val="00546720"/>
    <w:rsid w:val="00550FD5"/>
    <w:rsid w:val="005511C3"/>
    <w:rsid w:val="00553DC7"/>
    <w:rsid w:val="00555CB7"/>
    <w:rsid w:val="0056493C"/>
    <w:rsid w:val="0056727C"/>
    <w:rsid w:val="005738F8"/>
    <w:rsid w:val="005747DC"/>
    <w:rsid w:val="0057620E"/>
    <w:rsid w:val="00577AAF"/>
    <w:rsid w:val="00587205"/>
    <w:rsid w:val="00591367"/>
    <w:rsid w:val="00591BB1"/>
    <w:rsid w:val="00594BBF"/>
    <w:rsid w:val="00595D0E"/>
    <w:rsid w:val="00597B6C"/>
    <w:rsid w:val="00597E83"/>
    <w:rsid w:val="005B0E14"/>
    <w:rsid w:val="005B32FA"/>
    <w:rsid w:val="005B593B"/>
    <w:rsid w:val="005B7324"/>
    <w:rsid w:val="005D1D31"/>
    <w:rsid w:val="005D5B75"/>
    <w:rsid w:val="005D7608"/>
    <w:rsid w:val="005E0E23"/>
    <w:rsid w:val="005E1FDC"/>
    <w:rsid w:val="005E2349"/>
    <w:rsid w:val="005E4094"/>
    <w:rsid w:val="005E5CEE"/>
    <w:rsid w:val="005E7754"/>
    <w:rsid w:val="005F4868"/>
    <w:rsid w:val="005F4988"/>
    <w:rsid w:val="005F6183"/>
    <w:rsid w:val="00600180"/>
    <w:rsid w:val="00603880"/>
    <w:rsid w:val="00605AB2"/>
    <w:rsid w:val="00606413"/>
    <w:rsid w:val="00606B5C"/>
    <w:rsid w:val="00610B6F"/>
    <w:rsid w:val="00616BFB"/>
    <w:rsid w:val="00626E30"/>
    <w:rsid w:val="00626EC4"/>
    <w:rsid w:val="00634A4E"/>
    <w:rsid w:val="006631B3"/>
    <w:rsid w:val="00664AC9"/>
    <w:rsid w:val="00667717"/>
    <w:rsid w:val="00683EF7"/>
    <w:rsid w:val="006952BC"/>
    <w:rsid w:val="00695C3B"/>
    <w:rsid w:val="00696E5D"/>
    <w:rsid w:val="006976E0"/>
    <w:rsid w:val="006A074C"/>
    <w:rsid w:val="006A0D3E"/>
    <w:rsid w:val="006A12A6"/>
    <w:rsid w:val="006A6F51"/>
    <w:rsid w:val="006B1FB3"/>
    <w:rsid w:val="006B40CE"/>
    <w:rsid w:val="006B695D"/>
    <w:rsid w:val="006C07D6"/>
    <w:rsid w:val="006C4A54"/>
    <w:rsid w:val="006E6523"/>
    <w:rsid w:val="006F4239"/>
    <w:rsid w:val="006F4C38"/>
    <w:rsid w:val="006F655C"/>
    <w:rsid w:val="006F771A"/>
    <w:rsid w:val="00701498"/>
    <w:rsid w:val="00702C7E"/>
    <w:rsid w:val="007035CC"/>
    <w:rsid w:val="00707D08"/>
    <w:rsid w:val="00715DBB"/>
    <w:rsid w:val="0071616D"/>
    <w:rsid w:val="00716D53"/>
    <w:rsid w:val="0072417D"/>
    <w:rsid w:val="0072737E"/>
    <w:rsid w:val="00727769"/>
    <w:rsid w:val="007279FD"/>
    <w:rsid w:val="00730356"/>
    <w:rsid w:val="00731F78"/>
    <w:rsid w:val="00733182"/>
    <w:rsid w:val="007441C9"/>
    <w:rsid w:val="00745DE5"/>
    <w:rsid w:val="00746116"/>
    <w:rsid w:val="00750BFF"/>
    <w:rsid w:val="00752876"/>
    <w:rsid w:val="00752BAF"/>
    <w:rsid w:val="00756380"/>
    <w:rsid w:val="007600EA"/>
    <w:rsid w:val="00773F55"/>
    <w:rsid w:val="007740D1"/>
    <w:rsid w:val="00781F8D"/>
    <w:rsid w:val="0078428F"/>
    <w:rsid w:val="0078541B"/>
    <w:rsid w:val="007955C2"/>
    <w:rsid w:val="00796EE9"/>
    <w:rsid w:val="007A05C8"/>
    <w:rsid w:val="007A3287"/>
    <w:rsid w:val="007B4964"/>
    <w:rsid w:val="007B4C1F"/>
    <w:rsid w:val="007B78FA"/>
    <w:rsid w:val="007C2EB0"/>
    <w:rsid w:val="007C59DB"/>
    <w:rsid w:val="007D2EC1"/>
    <w:rsid w:val="007E2128"/>
    <w:rsid w:val="007E5735"/>
    <w:rsid w:val="007E6184"/>
    <w:rsid w:val="007E7B66"/>
    <w:rsid w:val="007F00D8"/>
    <w:rsid w:val="007F2D6F"/>
    <w:rsid w:val="007F4484"/>
    <w:rsid w:val="007F532F"/>
    <w:rsid w:val="007F658C"/>
    <w:rsid w:val="00804C52"/>
    <w:rsid w:val="00807FC4"/>
    <w:rsid w:val="00817DF8"/>
    <w:rsid w:val="00820023"/>
    <w:rsid w:val="008201CA"/>
    <w:rsid w:val="008218C1"/>
    <w:rsid w:val="0082192A"/>
    <w:rsid w:val="008313C8"/>
    <w:rsid w:val="00836383"/>
    <w:rsid w:val="00836AA3"/>
    <w:rsid w:val="00840E26"/>
    <w:rsid w:val="0084528D"/>
    <w:rsid w:val="00846662"/>
    <w:rsid w:val="00854E53"/>
    <w:rsid w:val="00855910"/>
    <w:rsid w:val="00855C8A"/>
    <w:rsid w:val="00860236"/>
    <w:rsid w:val="0087066B"/>
    <w:rsid w:val="00870758"/>
    <w:rsid w:val="00871AB6"/>
    <w:rsid w:val="00871DE5"/>
    <w:rsid w:val="00874777"/>
    <w:rsid w:val="00876AF1"/>
    <w:rsid w:val="00880D7C"/>
    <w:rsid w:val="00883571"/>
    <w:rsid w:val="00884AA4"/>
    <w:rsid w:val="00884BDA"/>
    <w:rsid w:val="00886EFC"/>
    <w:rsid w:val="0089029E"/>
    <w:rsid w:val="00897635"/>
    <w:rsid w:val="008A12FC"/>
    <w:rsid w:val="008B48D6"/>
    <w:rsid w:val="008B7B07"/>
    <w:rsid w:val="008C04C3"/>
    <w:rsid w:val="008C30AA"/>
    <w:rsid w:val="008C73B0"/>
    <w:rsid w:val="008D669E"/>
    <w:rsid w:val="008D765A"/>
    <w:rsid w:val="008E06D0"/>
    <w:rsid w:val="008E15CB"/>
    <w:rsid w:val="008E6E0B"/>
    <w:rsid w:val="008F1C28"/>
    <w:rsid w:val="008F47F4"/>
    <w:rsid w:val="008F6899"/>
    <w:rsid w:val="00900B72"/>
    <w:rsid w:val="009021DE"/>
    <w:rsid w:val="00905D7D"/>
    <w:rsid w:val="009122B6"/>
    <w:rsid w:val="009130C4"/>
    <w:rsid w:val="00915B68"/>
    <w:rsid w:val="00915D95"/>
    <w:rsid w:val="00917E47"/>
    <w:rsid w:val="00923BCA"/>
    <w:rsid w:val="009257C6"/>
    <w:rsid w:val="00927AC9"/>
    <w:rsid w:val="00931058"/>
    <w:rsid w:val="00936005"/>
    <w:rsid w:val="00936C8A"/>
    <w:rsid w:val="00937022"/>
    <w:rsid w:val="009421FB"/>
    <w:rsid w:val="009430A5"/>
    <w:rsid w:val="0095230C"/>
    <w:rsid w:val="00953123"/>
    <w:rsid w:val="00953156"/>
    <w:rsid w:val="00953DC4"/>
    <w:rsid w:val="009558EC"/>
    <w:rsid w:val="009609AC"/>
    <w:rsid w:val="009630C6"/>
    <w:rsid w:val="00970698"/>
    <w:rsid w:val="0097513B"/>
    <w:rsid w:val="0098274C"/>
    <w:rsid w:val="009829EA"/>
    <w:rsid w:val="009A3BAE"/>
    <w:rsid w:val="009A7064"/>
    <w:rsid w:val="009B065D"/>
    <w:rsid w:val="009B0D59"/>
    <w:rsid w:val="009B64E8"/>
    <w:rsid w:val="009B6968"/>
    <w:rsid w:val="009C16AE"/>
    <w:rsid w:val="009D2917"/>
    <w:rsid w:val="009D2E1C"/>
    <w:rsid w:val="009D5BEE"/>
    <w:rsid w:val="009D7F68"/>
    <w:rsid w:val="009E2678"/>
    <w:rsid w:val="009F3F68"/>
    <w:rsid w:val="009F5C85"/>
    <w:rsid w:val="009F5FA7"/>
    <w:rsid w:val="009F7D2A"/>
    <w:rsid w:val="00A01F50"/>
    <w:rsid w:val="00A04939"/>
    <w:rsid w:val="00A104DC"/>
    <w:rsid w:val="00A13D61"/>
    <w:rsid w:val="00A14D2C"/>
    <w:rsid w:val="00A21D41"/>
    <w:rsid w:val="00A241C8"/>
    <w:rsid w:val="00A24A32"/>
    <w:rsid w:val="00A26BA9"/>
    <w:rsid w:val="00A27A78"/>
    <w:rsid w:val="00A27F12"/>
    <w:rsid w:val="00A30897"/>
    <w:rsid w:val="00A32B45"/>
    <w:rsid w:val="00A358E4"/>
    <w:rsid w:val="00A35D18"/>
    <w:rsid w:val="00A44B70"/>
    <w:rsid w:val="00A46715"/>
    <w:rsid w:val="00A54E61"/>
    <w:rsid w:val="00A6025B"/>
    <w:rsid w:val="00A61A53"/>
    <w:rsid w:val="00A6233D"/>
    <w:rsid w:val="00A72B55"/>
    <w:rsid w:val="00A75029"/>
    <w:rsid w:val="00A850F5"/>
    <w:rsid w:val="00A97FA9"/>
    <w:rsid w:val="00A97FC9"/>
    <w:rsid w:val="00AA32FE"/>
    <w:rsid w:val="00AA44A4"/>
    <w:rsid w:val="00AA6C4D"/>
    <w:rsid w:val="00AB0202"/>
    <w:rsid w:val="00AB1D02"/>
    <w:rsid w:val="00AB449A"/>
    <w:rsid w:val="00AB4AF3"/>
    <w:rsid w:val="00AC18A2"/>
    <w:rsid w:val="00AC36F4"/>
    <w:rsid w:val="00AE2523"/>
    <w:rsid w:val="00AE7DCA"/>
    <w:rsid w:val="00B06156"/>
    <w:rsid w:val="00B144D0"/>
    <w:rsid w:val="00B162EE"/>
    <w:rsid w:val="00B17B46"/>
    <w:rsid w:val="00B253E9"/>
    <w:rsid w:val="00B30A25"/>
    <w:rsid w:val="00B3306E"/>
    <w:rsid w:val="00B34914"/>
    <w:rsid w:val="00B357A0"/>
    <w:rsid w:val="00B36672"/>
    <w:rsid w:val="00B423C9"/>
    <w:rsid w:val="00B517E2"/>
    <w:rsid w:val="00B518A6"/>
    <w:rsid w:val="00B57D78"/>
    <w:rsid w:val="00B63240"/>
    <w:rsid w:val="00B6567B"/>
    <w:rsid w:val="00B71A09"/>
    <w:rsid w:val="00B71D55"/>
    <w:rsid w:val="00B76EB7"/>
    <w:rsid w:val="00B82E07"/>
    <w:rsid w:val="00B85183"/>
    <w:rsid w:val="00B859EA"/>
    <w:rsid w:val="00B90E25"/>
    <w:rsid w:val="00B92436"/>
    <w:rsid w:val="00B96C72"/>
    <w:rsid w:val="00BA1858"/>
    <w:rsid w:val="00BB1656"/>
    <w:rsid w:val="00BB4054"/>
    <w:rsid w:val="00BB5F55"/>
    <w:rsid w:val="00BB61B5"/>
    <w:rsid w:val="00BC294B"/>
    <w:rsid w:val="00BD66C0"/>
    <w:rsid w:val="00BD76E6"/>
    <w:rsid w:val="00BE0441"/>
    <w:rsid w:val="00BE4980"/>
    <w:rsid w:val="00BE5FB3"/>
    <w:rsid w:val="00BE67B6"/>
    <w:rsid w:val="00BE7636"/>
    <w:rsid w:val="00BF64D4"/>
    <w:rsid w:val="00BF79B3"/>
    <w:rsid w:val="00C10037"/>
    <w:rsid w:val="00C12740"/>
    <w:rsid w:val="00C211BA"/>
    <w:rsid w:val="00C2557C"/>
    <w:rsid w:val="00C2612B"/>
    <w:rsid w:val="00C31218"/>
    <w:rsid w:val="00C31870"/>
    <w:rsid w:val="00C37D61"/>
    <w:rsid w:val="00C427E7"/>
    <w:rsid w:val="00C519FC"/>
    <w:rsid w:val="00C53567"/>
    <w:rsid w:val="00C53CB9"/>
    <w:rsid w:val="00C53F41"/>
    <w:rsid w:val="00C54433"/>
    <w:rsid w:val="00C55961"/>
    <w:rsid w:val="00C61EB8"/>
    <w:rsid w:val="00C6217E"/>
    <w:rsid w:val="00C66E92"/>
    <w:rsid w:val="00C71004"/>
    <w:rsid w:val="00C74479"/>
    <w:rsid w:val="00C82BF0"/>
    <w:rsid w:val="00C82EF6"/>
    <w:rsid w:val="00C8308F"/>
    <w:rsid w:val="00C901AD"/>
    <w:rsid w:val="00C905CF"/>
    <w:rsid w:val="00CA090D"/>
    <w:rsid w:val="00CA0B7E"/>
    <w:rsid w:val="00CA1200"/>
    <w:rsid w:val="00CA20B6"/>
    <w:rsid w:val="00CA2FC0"/>
    <w:rsid w:val="00CA3DA4"/>
    <w:rsid w:val="00CB1B60"/>
    <w:rsid w:val="00CB3E1F"/>
    <w:rsid w:val="00CC4199"/>
    <w:rsid w:val="00CC4EC8"/>
    <w:rsid w:val="00CD4C4A"/>
    <w:rsid w:val="00CE13D7"/>
    <w:rsid w:val="00CE15F0"/>
    <w:rsid w:val="00CE6528"/>
    <w:rsid w:val="00CF0C58"/>
    <w:rsid w:val="00CF6CCB"/>
    <w:rsid w:val="00D0141E"/>
    <w:rsid w:val="00D0149C"/>
    <w:rsid w:val="00D01FA2"/>
    <w:rsid w:val="00D05DAB"/>
    <w:rsid w:val="00D1002E"/>
    <w:rsid w:val="00D10E81"/>
    <w:rsid w:val="00D11C68"/>
    <w:rsid w:val="00D12200"/>
    <w:rsid w:val="00D149A6"/>
    <w:rsid w:val="00D15E39"/>
    <w:rsid w:val="00D207C9"/>
    <w:rsid w:val="00D220A0"/>
    <w:rsid w:val="00D240E1"/>
    <w:rsid w:val="00D30714"/>
    <w:rsid w:val="00D3072D"/>
    <w:rsid w:val="00D315B2"/>
    <w:rsid w:val="00D33579"/>
    <w:rsid w:val="00D348C8"/>
    <w:rsid w:val="00D34E77"/>
    <w:rsid w:val="00D403F6"/>
    <w:rsid w:val="00D42562"/>
    <w:rsid w:val="00D44292"/>
    <w:rsid w:val="00D47A14"/>
    <w:rsid w:val="00D47F0F"/>
    <w:rsid w:val="00D51673"/>
    <w:rsid w:val="00D53CBB"/>
    <w:rsid w:val="00D6171E"/>
    <w:rsid w:val="00D6701A"/>
    <w:rsid w:val="00D77FD1"/>
    <w:rsid w:val="00D8717E"/>
    <w:rsid w:val="00D93E34"/>
    <w:rsid w:val="00DA0C03"/>
    <w:rsid w:val="00DA4697"/>
    <w:rsid w:val="00DA5452"/>
    <w:rsid w:val="00DB0083"/>
    <w:rsid w:val="00DB1637"/>
    <w:rsid w:val="00DB1F58"/>
    <w:rsid w:val="00DB2D43"/>
    <w:rsid w:val="00DB5692"/>
    <w:rsid w:val="00DB5A48"/>
    <w:rsid w:val="00DC000C"/>
    <w:rsid w:val="00DC09AC"/>
    <w:rsid w:val="00DC2887"/>
    <w:rsid w:val="00DC3EC1"/>
    <w:rsid w:val="00DC55FB"/>
    <w:rsid w:val="00DD0438"/>
    <w:rsid w:val="00DD41F3"/>
    <w:rsid w:val="00DD62CC"/>
    <w:rsid w:val="00DD7DA0"/>
    <w:rsid w:val="00DE138C"/>
    <w:rsid w:val="00DE193A"/>
    <w:rsid w:val="00DE4315"/>
    <w:rsid w:val="00DE5C02"/>
    <w:rsid w:val="00DE7F3E"/>
    <w:rsid w:val="00DF000C"/>
    <w:rsid w:val="00DF2578"/>
    <w:rsid w:val="00DF372F"/>
    <w:rsid w:val="00DF4324"/>
    <w:rsid w:val="00DF6F76"/>
    <w:rsid w:val="00E05D5F"/>
    <w:rsid w:val="00E255DB"/>
    <w:rsid w:val="00E26522"/>
    <w:rsid w:val="00E27859"/>
    <w:rsid w:val="00E3405F"/>
    <w:rsid w:val="00E40DC5"/>
    <w:rsid w:val="00E42B08"/>
    <w:rsid w:val="00E47EF3"/>
    <w:rsid w:val="00E50C25"/>
    <w:rsid w:val="00E532B8"/>
    <w:rsid w:val="00E54C04"/>
    <w:rsid w:val="00E61227"/>
    <w:rsid w:val="00E636DD"/>
    <w:rsid w:val="00E64264"/>
    <w:rsid w:val="00E67BC8"/>
    <w:rsid w:val="00E72AD8"/>
    <w:rsid w:val="00E73A58"/>
    <w:rsid w:val="00E75395"/>
    <w:rsid w:val="00E7590B"/>
    <w:rsid w:val="00E81C44"/>
    <w:rsid w:val="00E847E0"/>
    <w:rsid w:val="00E84C7F"/>
    <w:rsid w:val="00E91688"/>
    <w:rsid w:val="00EA56D2"/>
    <w:rsid w:val="00EA5F74"/>
    <w:rsid w:val="00EA632C"/>
    <w:rsid w:val="00EB1397"/>
    <w:rsid w:val="00EB619C"/>
    <w:rsid w:val="00EB7292"/>
    <w:rsid w:val="00ED089C"/>
    <w:rsid w:val="00ED1D26"/>
    <w:rsid w:val="00EE56AB"/>
    <w:rsid w:val="00EF2ED9"/>
    <w:rsid w:val="00EF6FA8"/>
    <w:rsid w:val="00F04259"/>
    <w:rsid w:val="00F052F5"/>
    <w:rsid w:val="00F07ADC"/>
    <w:rsid w:val="00F10354"/>
    <w:rsid w:val="00F13522"/>
    <w:rsid w:val="00F22595"/>
    <w:rsid w:val="00F26234"/>
    <w:rsid w:val="00F301E0"/>
    <w:rsid w:val="00F337D3"/>
    <w:rsid w:val="00F36908"/>
    <w:rsid w:val="00F500EC"/>
    <w:rsid w:val="00F5016E"/>
    <w:rsid w:val="00F51564"/>
    <w:rsid w:val="00F5721F"/>
    <w:rsid w:val="00F63078"/>
    <w:rsid w:val="00F7450B"/>
    <w:rsid w:val="00F75E5B"/>
    <w:rsid w:val="00F85E81"/>
    <w:rsid w:val="00F866C0"/>
    <w:rsid w:val="00FA14BF"/>
    <w:rsid w:val="00FA1666"/>
    <w:rsid w:val="00FA3946"/>
    <w:rsid w:val="00FB35BD"/>
    <w:rsid w:val="00FB3816"/>
    <w:rsid w:val="00FB4A0C"/>
    <w:rsid w:val="00FB74E9"/>
    <w:rsid w:val="00FC0715"/>
    <w:rsid w:val="00FD541A"/>
    <w:rsid w:val="00FD5FDB"/>
    <w:rsid w:val="00FD78D4"/>
    <w:rsid w:val="00FE2312"/>
    <w:rsid w:val="00FE3409"/>
    <w:rsid w:val="00FE3BA3"/>
    <w:rsid w:val="00FE67EB"/>
    <w:rsid w:val="00FE7596"/>
    <w:rsid w:val="00FF2244"/>
    <w:rsid w:val="00FF2EB3"/>
    <w:rsid w:val="00FF34F6"/>
    <w:rsid w:val="00FF5185"/>
    <w:rsid w:val="00FF6BB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49811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6E1F"/>
  </w:style>
  <w:style w:type="paragraph" w:styleId="Heading1">
    <w:name w:val="heading 1"/>
    <w:basedOn w:val="Normal1"/>
    <w:next w:val="Normal1"/>
    <w:rsid w:val="008C30AA"/>
    <w:pPr>
      <w:keepNext/>
      <w:keepLines/>
      <w:spacing w:before="200" w:after="200"/>
      <w:contextualSpacing/>
      <w:outlineLvl w:val="0"/>
    </w:pPr>
    <w:rPr>
      <w:rFonts w:eastAsia="Roboto Slab" w:cs="Roboto Slab"/>
      <w:sz w:val="32"/>
    </w:rPr>
  </w:style>
  <w:style w:type="paragraph" w:styleId="Heading2">
    <w:name w:val="heading 2"/>
    <w:basedOn w:val="Normal1"/>
    <w:next w:val="Normal1"/>
    <w:link w:val="Heading2Char"/>
    <w:rsid w:val="002A7869"/>
    <w:pPr>
      <w:keepNext/>
      <w:keepLines/>
      <w:spacing w:before="200" w:after="200"/>
      <w:contextualSpacing/>
      <w:outlineLvl w:val="1"/>
    </w:pPr>
    <w:rPr>
      <w:rFonts w:eastAsia="Roboto Slab" w:cs="Roboto Slab"/>
      <w:b/>
      <w:sz w:val="26"/>
    </w:rPr>
  </w:style>
  <w:style w:type="paragraph" w:styleId="Heading3">
    <w:name w:val="heading 3"/>
    <w:basedOn w:val="Normal1"/>
    <w:next w:val="Normal1"/>
    <w:link w:val="Heading3Char"/>
    <w:rsid w:val="002A7869"/>
    <w:pPr>
      <w:keepNext/>
      <w:keepLines/>
      <w:spacing w:before="160"/>
      <w:contextualSpacing/>
      <w:outlineLvl w:val="2"/>
    </w:pPr>
    <w:rPr>
      <w:rFonts w:eastAsia="Roboto Slab" w:cs="Roboto Slab"/>
      <w:i/>
      <w:color w:val="666666"/>
      <w:sz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Roboto Slab" w:eastAsia="Roboto Slab" w:hAnsi="Roboto Slab" w:cs="Roboto Slab"/>
      <w:sz w:val="42"/>
    </w:rPr>
  </w:style>
  <w:style w:type="paragraph" w:styleId="Subtitle">
    <w:name w:val="Subtitle"/>
    <w:basedOn w:val="Normal1"/>
    <w:next w:val="Normal1"/>
    <w:pPr>
      <w:keepNext/>
      <w:keepLines/>
      <w:spacing w:after="200"/>
      <w:contextualSpacing/>
    </w:pPr>
    <w:rPr>
      <w:i/>
      <w:color w:val="666666"/>
      <w:sz w:val="26"/>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C000C"/>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C000C"/>
    <w:rPr>
      <w:rFonts w:ascii="Lucida Grande" w:hAnsi="Lucida Grande" w:cs="Lucida Grande"/>
      <w:sz w:val="18"/>
      <w:szCs w:val="18"/>
    </w:rPr>
  </w:style>
  <w:style w:type="character" w:styleId="Hyperlink">
    <w:name w:val="Hyperlink"/>
    <w:basedOn w:val="DefaultParagraphFont"/>
    <w:uiPriority w:val="99"/>
    <w:unhideWhenUsed/>
    <w:rsid w:val="003E3273"/>
    <w:rPr>
      <w:color w:val="0000FF" w:themeColor="hyperlink"/>
      <w:u w:val="single"/>
    </w:rPr>
  </w:style>
  <w:style w:type="character" w:styleId="HTMLCode">
    <w:name w:val="HTML Code"/>
    <w:basedOn w:val="DefaultParagraphFont"/>
    <w:uiPriority w:val="99"/>
    <w:unhideWhenUsed/>
    <w:rsid w:val="007F4484"/>
    <w:rPr>
      <w:rFonts w:ascii="Consolas" w:hAnsi="Consolas"/>
      <w:i w:val="0"/>
      <w:color w:val="auto"/>
      <w:sz w:val="20"/>
      <w:szCs w:val="20"/>
    </w:rPr>
  </w:style>
  <w:style w:type="paragraph" w:styleId="NormalWeb">
    <w:name w:val="Normal (Web)"/>
    <w:basedOn w:val="Normal"/>
    <w:uiPriority w:val="99"/>
    <w:unhideWhenUsed/>
    <w:rsid w:val="008E06D0"/>
    <w:pPr>
      <w:spacing w:line="240" w:lineRule="auto"/>
    </w:pPr>
    <w:rPr>
      <w:rFonts w:ascii="Times" w:eastAsiaTheme="minorEastAsia" w:hAnsi="Times" w:cs="Times New Roman"/>
      <w:color w:val="auto"/>
      <w:sz w:val="20"/>
    </w:rPr>
  </w:style>
  <w:style w:type="table" w:styleId="TableGrid">
    <w:name w:val="Table Grid"/>
    <w:basedOn w:val="TableNormal"/>
    <w:uiPriority w:val="59"/>
    <w:rsid w:val="00C211BA"/>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5F4988"/>
    <w:pPr>
      <w:spacing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ommentSubject">
    <w:name w:val="annotation subject"/>
    <w:basedOn w:val="CommentText"/>
    <w:next w:val="CommentText"/>
    <w:link w:val="CommentSubjectChar"/>
    <w:uiPriority w:val="99"/>
    <w:semiHidden/>
    <w:unhideWhenUsed/>
    <w:rsid w:val="007E6184"/>
    <w:rPr>
      <w:b/>
      <w:bCs/>
      <w:sz w:val="20"/>
      <w:szCs w:val="20"/>
    </w:rPr>
  </w:style>
  <w:style w:type="character" w:customStyle="1" w:styleId="CommentSubjectChar">
    <w:name w:val="Comment Subject Char"/>
    <w:basedOn w:val="CommentTextChar"/>
    <w:link w:val="CommentSubject"/>
    <w:uiPriority w:val="99"/>
    <w:semiHidden/>
    <w:rsid w:val="007E6184"/>
    <w:rPr>
      <w:b/>
      <w:bCs/>
      <w:sz w:val="20"/>
      <w:szCs w:val="24"/>
    </w:rPr>
  </w:style>
  <w:style w:type="paragraph" w:styleId="FootnoteText">
    <w:name w:val="footnote text"/>
    <w:basedOn w:val="Normal"/>
    <w:link w:val="FootnoteTextChar"/>
    <w:uiPriority w:val="99"/>
    <w:unhideWhenUsed/>
    <w:rsid w:val="001819C3"/>
    <w:pPr>
      <w:spacing w:line="240" w:lineRule="auto"/>
    </w:pPr>
    <w:rPr>
      <w:sz w:val="24"/>
      <w:szCs w:val="24"/>
    </w:rPr>
  </w:style>
  <w:style w:type="character" w:customStyle="1" w:styleId="FootnoteTextChar">
    <w:name w:val="Footnote Text Char"/>
    <w:basedOn w:val="DefaultParagraphFont"/>
    <w:link w:val="FootnoteText"/>
    <w:uiPriority w:val="99"/>
    <w:rsid w:val="001819C3"/>
    <w:rPr>
      <w:sz w:val="24"/>
      <w:szCs w:val="24"/>
    </w:rPr>
  </w:style>
  <w:style w:type="character" w:styleId="FootnoteReference">
    <w:name w:val="footnote reference"/>
    <w:basedOn w:val="DefaultParagraphFont"/>
    <w:uiPriority w:val="99"/>
    <w:unhideWhenUsed/>
    <w:rsid w:val="001819C3"/>
    <w:rPr>
      <w:vertAlign w:val="superscript"/>
    </w:rPr>
  </w:style>
  <w:style w:type="paragraph" w:styleId="Revision">
    <w:name w:val="Revision"/>
    <w:hidden/>
    <w:uiPriority w:val="99"/>
    <w:semiHidden/>
    <w:rsid w:val="005D1D31"/>
    <w:pPr>
      <w:spacing w:line="240" w:lineRule="auto"/>
    </w:pPr>
  </w:style>
  <w:style w:type="paragraph" w:customStyle="1" w:styleId="Normal10">
    <w:name w:val="Normal1"/>
    <w:rsid w:val="00087F5B"/>
  </w:style>
  <w:style w:type="character" w:styleId="Emphasis">
    <w:name w:val="Emphasis"/>
    <w:basedOn w:val="DefaultParagraphFont"/>
    <w:uiPriority w:val="20"/>
    <w:qFormat/>
    <w:rsid w:val="003A26CD"/>
    <w:rPr>
      <w:i/>
      <w:iCs/>
    </w:rPr>
  </w:style>
  <w:style w:type="character" w:customStyle="1" w:styleId="Heading2Char">
    <w:name w:val="Heading 2 Char"/>
    <w:basedOn w:val="DefaultParagraphFont"/>
    <w:link w:val="Heading2"/>
    <w:rsid w:val="00C71004"/>
    <w:rPr>
      <w:rFonts w:eastAsia="Roboto Slab" w:cs="Roboto Slab"/>
      <w:b/>
      <w:sz w:val="26"/>
    </w:rPr>
  </w:style>
  <w:style w:type="character" w:customStyle="1" w:styleId="Heading3Char">
    <w:name w:val="Heading 3 Char"/>
    <w:basedOn w:val="DefaultParagraphFont"/>
    <w:link w:val="Heading3"/>
    <w:rsid w:val="00C71004"/>
    <w:rPr>
      <w:rFonts w:eastAsia="Roboto Slab" w:cs="Roboto Slab"/>
      <w:i/>
      <w:color w:val="666666"/>
      <w:sz w:val="24"/>
    </w:rPr>
  </w:style>
  <w:style w:type="paragraph" w:styleId="Header">
    <w:name w:val="header"/>
    <w:basedOn w:val="Normal"/>
    <w:link w:val="HeaderChar"/>
    <w:uiPriority w:val="99"/>
    <w:unhideWhenUsed/>
    <w:rsid w:val="00192861"/>
    <w:pPr>
      <w:tabs>
        <w:tab w:val="center" w:pos="4320"/>
        <w:tab w:val="right" w:pos="8640"/>
      </w:tabs>
      <w:spacing w:line="240" w:lineRule="auto"/>
    </w:pPr>
  </w:style>
  <w:style w:type="character" w:customStyle="1" w:styleId="HeaderChar">
    <w:name w:val="Header Char"/>
    <w:basedOn w:val="DefaultParagraphFont"/>
    <w:link w:val="Header"/>
    <w:uiPriority w:val="99"/>
    <w:rsid w:val="00192861"/>
  </w:style>
  <w:style w:type="paragraph" w:styleId="Footer">
    <w:name w:val="footer"/>
    <w:basedOn w:val="Normal"/>
    <w:link w:val="FooterChar"/>
    <w:uiPriority w:val="99"/>
    <w:unhideWhenUsed/>
    <w:rsid w:val="00192861"/>
    <w:pPr>
      <w:tabs>
        <w:tab w:val="center" w:pos="4320"/>
        <w:tab w:val="right" w:pos="8640"/>
      </w:tabs>
      <w:spacing w:line="240" w:lineRule="auto"/>
    </w:pPr>
  </w:style>
  <w:style w:type="character" w:customStyle="1" w:styleId="FooterChar">
    <w:name w:val="Footer Char"/>
    <w:basedOn w:val="DefaultParagraphFont"/>
    <w:link w:val="Footer"/>
    <w:uiPriority w:val="99"/>
    <w:rsid w:val="00192861"/>
  </w:style>
  <w:style w:type="paragraph" w:styleId="ListParagraph">
    <w:name w:val="List Paragraph"/>
    <w:basedOn w:val="Normal"/>
    <w:uiPriority w:val="34"/>
    <w:qFormat/>
    <w:rsid w:val="001C2FCF"/>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6E1F"/>
  </w:style>
  <w:style w:type="paragraph" w:styleId="Heading1">
    <w:name w:val="heading 1"/>
    <w:basedOn w:val="Normal1"/>
    <w:next w:val="Normal1"/>
    <w:rsid w:val="008C30AA"/>
    <w:pPr>
      <w:keepNext/>
      <w:keepLines/>
      <w:spacing w:before="200" w:after="200"/>
      <w:contextualSpacing/>
      <w:outlineLvl w:val="0"/>
    </w:pPr>
    <w:rPr>
      <w:rFonts w:eastAsia="Roboto Slab" w:cs="Roboto Slab"/>
      <w:sz w:val="32"/>
    </w:rPr>
  </w:style>
  <w:style w:type="paragraph" w:styleId="Heading2">
    <w:name w:val="heading 2"/>
    <w:basedOn w:val="Normal1"/>
    <w:next w:val="Normal1"/>
    <w:link w:val="Heading2Char"/>
    <w:rsid w:val="002A7869"/>
    <w:pPr>
      <w:keepNext/>
      <w:keepLines/>
      <w:spacing w:before="200" w:after="200"/>
      <w:contextualSpacing/>
      <w:outlineLvl w:val="1"/>
    </w:pPr>
    <w:rPr>
      <w:rFonts w:eastAsia="Roboto Slab" w:cs="Roboto Slab"/>
      <w:b/>
      <w:sz w:val="26"/>
    </w:rPr>
  </w:style>
  <w:style w:type="paragraph" w:styleId="Heading3">
    <w:name w:val="heading 3"/>
    <w:basedOn w:val="Normal1"/>
    <w:next w:val="Normal1"/>
    <w:link w:val="Heading3Char"/>
    <w:rsid w:val="002A7869"/>
    <w:pPr>
      <w:keepNext/>
      <w:keepLines/>
      <w:spacing w:before="160"/>
      <w:contextualSpacing/>
      <w:outlineLvl w:val="2"/>
    </w:pPr>
    <w:rPr>
      <w:rFonts w:eastAsia="Roboto Slab" w:cs="Roboto Slab"/>
      <w:i/>
      <w:color w:val="666666"/>
      <w:sz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Roboto Slab" w:eastAsia="Roboto Slab" w:hAnsi="Roboto Slab" w:cs="Roboto Slab"/>
      <w:sz w:val="42"/>
    </w:rPr>
  </w:style>
  <w:style w:type="paragraph" w:styleId="Subtitle">
    <w:name w:val="Subtitle"/>
    <w:basedOn w:val="Normal1"/>
    <w:next w:val="Normal1"/>
    <w:pPr>
      <w:keepNext/>
      <w:keepLines/>
      <w:spacing w:after="200"/>
      <w:contextualSpacing/>
    </w:pPr>
    <w:rPr>
      <w:i/>
      <w:color w:val="666666"/>
      <w:sz w:val="26"/>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C000C"/>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C000C"/>
    <w:rPr>
      <w:rFonts w:ascii="Lucida Grande" w:hAnsi="Lucida Grande" w:cs="Lucida Grande"/>
      <w:sz w:val="18"/>
      <w:szCs w:val="18"/>
    </w:rPr>
  </w:style>
  <w:style w:type="character" w:styleId="Hyperlink">
    <w:name w:val="Hyperlink"/>
    <w:basedOn w:val="DefaultParagraphFont"/>
    <w:uiPriority w:val="99"/>
    <w:unhideWhenUsed/>
    <w:rsid w:val="003E3273"/>
    <w:rPr>
      <w:color w:val="0000FF" w:themeColor="hyperlink"/>
      <w:u w:val="single"/>
    </w:rPr>
  </w:style>
  <w:style w:type="character" w:styleId="HTMLCode">
    <w:name w:val="HTML Code"/>
    <w:basedOn w:val="DefaultParagraphFont"/>
    <w:uiPriority w:val="99"/>
    <w:unhideWhenUsed/>
    <w:rsid w:val="007F4484"/>
    <w:rPr>
      <w:rFonts w:ascii="Consolas" w:hAnsi="Consolas"/>
      <w:i w:val="0"/>
      <w:color w:val="auto"/>
      <w:sz w:val="20"/>
      <w:szCs w:val="20"/>
    </w:rPr>
  </w:style>
  <w:style w:type="paragraph" w:styleId="NormalWeb">
    <w:name w:val="Normal (Web)"/>
    <w:basedOn w:val="Normal"/>
    <w:uiPriority w:val="99"/>
    <w:unhideWhenUsed/>
    <w:rsid w:val="008E06D0"/>
    <w:pPr>
      <w:spacing w:line="240" w:lineRule="auto"/>
    </w:pPr>
    <w:rPr>
      <w:rFonts w:ascii="Times" w:eastAsiaTheme="minorEastAsia" w:hAnsi="Times" w:cs="Times New Roman"/>
      <w:color w:val="auto"/>
      <w:sz w:val="20"/>
    </w:rPr>
  </w:style>
  <w:style w:type="table" w:styleId="TableGrid">
    <w:name w:val="Table Grid"/>
    <w:basedOn w:val="TableNormal"/>
    <w:uiPriority w:val="59"/>
    <w:rsid w:val="00C211BA"/>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5F4988"/>
    <w:pPr>
      <w:spacing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ommentSubject">
    <w:name w:val="annotation subject"/>
    <w:basedOn w:val="CommentText"/>
    <w:next w:val="CommentText"/>
    <w:link w:val="CommentSubjectChar"/>
    <w:uiPriority w:val="99"/>
    <w:semiHidden/>
    <w:unhideWhenUsed/>
    <w:rsid w:val="007E6184"/>
    <w:rPr>
      <w:b/>
      <w:bCs/>
      <w:sz w:val="20"/>
      <w:szCs w:val="20"/>
    </w:rPr>
  </w:style>
  <w:style w:type="character" w:customStyle="1" w:styleId="CommentSubjectChar">
    <w:name w:val="Comment Subject Char"/>
    <w:basedOn w:val="CommentTextChar"/>
    <w:link w:val="CommentSubject"/>
    <w:uiPriority w:val="99"/>
    <w:semiHidden/>
    <w:rsid w:val="007E6184"/>
    <w:rPr>
      <w:b/>
      <w:bCs/>
      <w:sz w:val="20"/>
      <w:szCs w:val="24"/>
    </w:rPr>
  </w:style>
  <w:style w:type="paragraph" w:styleId="FootnoteText">
    <w:name w:val="footnote text"/>
    <w:basedOn w:val="Normal"/>
    <w:link w:val="FootnoteTextChar"/>
    <w:uiPriority w:val="99"/>
    <w:unhideWhenUsed/>
    <w:rsid w:val="001819C3"/>
    <w:pPr>
      <w:spacing w:line="240" w:lineRule="auto"/>
    </w:pPr>
    <w:rPr>
      <w:sz w:val="24"/>
      <w:szCs w:val="24"/>
    </w:rPr>
  </w:style>
  <w:style w:type="character" w:customStyle="1" w:styleId="FootnoteTextChar">
    <w:name w:val="Footnote Text Char"/>
    <w:basedOn w:val="DefaultParagraphFont"/>
    <w:link w:val="FootnoteText"/>
    <w:uiPriority w:val="99"/>
    <w:rsid w:val="001819C3"/>
    <w:rPr>
      <w:sz w:val="24"/>
      <w:szCs w:val="24"/>
    </w:rPr>
  </w:style>
  <w:style w:type="character" w:styleId="FootnoteReference">
    <w:name w:val="footnote reference"/>
    <w:basedOn w:val="DefaultParagraphFont"/>
    <w:uiPriority w:val="99"/>
    <w:unhideWhenUsed/>
    <w:rsid w:val="001819C3"/>
    <w:rPr>
      <w:vertAlign w:val="superscript"/>
    </w:rPr>
  </w:style>
  <w:style w:type="paragraph" w:styleId="Revision">
    <w:name w:val="Revision"/>
    <w:hidden/>
    <w:uiPriority w:val="99"/>
    <w:semiHidden/>
    <w:rsid w:val="005D1D31"/>
    <w:pPr>
      <w:spacing w:line="240" w:lineRule="auto"/>
    </w:pPr>
  </w:style>
  <w:style w:type="paragraph" w:customStyle="1" w:styleId="Normal10">
    <w:name w:val="Normal1"/>
    <w:rsid w:val="00087F5B"/>
  </w:style>
  <w:style w:type="character" w:styleId="Emphasis">
    <w:name w:val="Emphasis"/>
    <w:basedOn w:val="DefaultParagraphFont"/>
    <w:uiPriority w:val="20"/>
    <w:qFormat/>
    <w:rsid w:val="003A26CD"/>
    <w:rPr>
      <w:i/>
      <w:iCs/>
    </w:rPr>
  </w:style>
  <w:style w:type="character" w:customStyle="1" w:styleId="Heading2Char">
    <w:name w:val="Heading 2 Char"/>
    <w:basedOn w:val="DefaultParagraphFont"/>
    <w:link w:val="Heading2"/>
    <w:rsid w:val="00C71004"/>
    <w:rPr>
      <w:rFonts w:eastAsia="Roboto Slab" w:cs="Roboto Slab"/>
      <w:b/>
      <w:sz w:val="26"/>
    </w:rPr>
  </w:style>
  <w:style w:type="character" w:customStyle="1" w:styleId="Heading3Char">
    <w:name w:val="Heading 3 Char"/>
    <w:basedOn w:val="DefaultParagraphFont"/>
    <w:link w:val="Heading3"/>
    <w:rsid w:val="00C71004"/>
    <w:rPr>
      <w:rFonts w:eastAsia="Roboto Slab" w:cs="Roboto Slab"/>
      <w:i/>
      <w:color w:val="666666"/>
      <w:sz w:val="24"/>
    </w:rPr>
  </w:style>
  <w:style w:type="paragraph" w:styleId="Header">
    <w:name w:val="header"/>
    <w:basedOn w:val="Normal"/>
    <w:link w:val="HeaderChar"/>
    <w:uiPriority w:val="99"/>
    <w:unhideWhenUsed/>
    <w:rsid w:val="00192861"/>
    <w:pPr>
      <w:tabs>
        <w:tab w:val="center" w:pos="4320"/>
        <w:tab w:val="right" w:pos="8640"/>
      </w:tabs>
      <w:spacing w:line="240" w:lineRule="auto"/>
    </w:pPr>
  </w:style>
  <w:style w:type="character" w:customStyle="1" w:styleId="HeaderChar">
    <w:name w:val="Header Char"/>
    <w:basedOn w:val="DefaultParagraphFont"/>
    <w:link w:val="Header"/>
    <w:uiPriority w:val="99"/>
    <w:rsid w:val="00192861"/>
  </w:style>
  <w:style w:type="paragraph" w:styleId="Footer">
    <w:name w:val="footer"/>
    <w:basedOn w:val="Normal"/>
    <w:link w:val="FooterChar"/>
    <w:uiPriority w:val="99"/>
    <w:unhideWhenUsed/>
    <w:rsid w:val="00192861"/>
    <w:pPr>
      <w:tabs>
        <w:tab w:val="center" w:pos="4320"/>
        <w:tab w:val="right" w:pos="8640"/>
      </w:tabs>
      <w:spacing w:line="240" w:lineRule="auto"/>
    </w:pPr>
  </w:style>
  <w:style w:type="character" w:customStyle="1" w:styleId="FooterChar">
    <w:name w:val="Footer Char"/>
    <w:basedOn w:val="DefaultParagraphFont"/>
    <w:link w:val="Footer"/>
    <w:uiPriority w:val="99"/>
    <w:rsid w:val="00192861"/>
  </w:style>
  <w:style w:type="paragraph" w:styleId="ListParagraph">
    <w:name w:val="List Paragraph"/>
    <w:basedOn w:val="Normal"/>
    <w:uiPriority w:val="34"/>
    <w:qFormat/>
    <w:rsid w:val="001C2FC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9487541">
      <w:bodyDiv w:val="1"/>
      <w:marLeft w:val="0"/>
      <w:marRight w:val="0"/>
      <w:marTop w:val="0"/>
      <w:marBottom w:val="0"/>
      <w:divBdr>
        <w:top w:val="none" w:sz="0" w:space="0" w:color="auto"/>
        <w:left w:val="none" w:sz="0" w:space="0" w:color="auto"/>
        <w:bottom w:val="none" w:sz="0" w:space="0" w:color="auto"/>
        <w:right w:val="none" w:sz="0" w:space="0" w:color="auto"/>
      </w:divBdr>
    </w:div>
    <w:div w:id="321276723">
      <w:bodyDiv w:val="1"/>
      <w:marLeft w:val="0"/>
      <w:marRight w:val="0"/>
      <w:marTop w:val="0"/>
      <w:marBottom w:val="0"/>
      <w:divBdr>
        <w:top w:val="none" w:sz="0" w:space="0" w:color="auto"/>
        <w:left w:val="none" w:sz="0" w:space="0" w:color="auto"/>
        <w:bottom w:val="none" w:sz="0" w:space="0" w:color="auto"/>
        <w:right w:val="none" w:sz="0" w:space="0" w:color="auto"/>
      </w:divBdr>
    </w:div>
    <w:div w:id="348145341">
      <w:bodyDiv w:val="1"/>
      <w:marLeft w:val="0"/>
      <w:marRight w:val="0"/>
      <w:marTop w:val="0"/>
      <w:marBottom w:val="0"/>
      <w:divBdr>
        <w:top w:val="none" w:sz="0" w:space="0" w:color="auto"/>
        <w:left w:val="none" w:sz="0" w:space="0" w:color="auto"/>
        <w:bottom w:val="none" w:sz="0" w:space="0" w:color="auto"/>
        <w:right w:val="none" w:sz="0" w:space="0" w:color="auto"/>
      </w:divBdr>
    </w:div>
    <w:div w:id="619921468">
      <w:bodyDiv w:val="1"/>
      <w:marLeft w:val="0"/>
      <w:marRight w:val="0"/>
      <w:marTop w:val="0"/>
      <w:marBottom w:val="0"/>
      <w:divBdr>
        <w:top w:val="none" w:sz="0" w:space="0" w:color="auto"/>
        <w:left w:val="none" w:sz="0" w:space="0" w:color="auto"/>
        <w:bottom w:val="none" w:sz="0" w:space="0" w:color="auto"/>
        <w:right w:val="none" w:sz="0" w:space="0" w:color="auto"/>
      </w:divBdr>
    </w:div>
    <w:div w:id="834300848">
      <w:bodyDiv w:val="1"/>
      <w:marLeft w:val="0"/>
      <w:marRight w:val="0"/>
      <w:marTop w:val="0"/>
      <w:marBottom w:val="0"/>
      <w:divBdr>
        <w:top w:val="none" w:sz="0" w:space="0" w:color="auto"/>
        <w:left w:val="none" w:sz="0" w:space="0" w:color="auto"/>
        <w:bottom w:val="none" w:sz="0" w:space="0" w:color="auto"/>
        <w:right w:val="none" w:sz="0" w:space="0" w:color="auto"/>
      </w:divBdr>
    </w:div>
    <w:div w:id="1171335403">
      <w:bodyDiv w:val="1"/>
      <w:marLeft w:val="0"/>
      <w:marRight w:val="0"/>
      <w:marTop w:val="0"/>
      <w:marBottom w:val="0"/>
      <w:divBdr>
        <w:top w:val="none" w:sz="0" w:space="0" w:color="auto"/>
        <w:left w:val="none" w:sz="0" w:space="0" w:color="auto"/>
        <w:bottom w:val="none" w:sz="0" w:space="0" w:color="auto"/>
        <w:right w:val="none" w:sz="0" w:space="0" w:color="auto"/>
      </w:divBdr>
    </w:div>
    <w:div w:id="1221867667">
      <w:bodyDiv w:val="1"/>
      <w:marLeft w:val="0"/>
      <w:marRight w:val="0"/>
      <w:marTop w:val="0"/>
      <w:marBottom w:val="0"/>
      <w:divBdr>
        <w:top w:val="none" w:sz="0" w:space="0" w:color="auto"/>
        <w:left w:val="none" w:sz="0" w:space="0" w:color="auto"/>
        <w:bottom w:val="none" w:sz="0" w:space="0" w:color="auto"/>
        <w:right w:val="none" w:sz="0" w:space="0" w:color="auto"/>
      </w:divBdr>
    </w:div>
    <w:div w:id="1434282603">
      <w:bodyDiv w:val="1"/>
      <w:marLeft w:val="0"/>
      <w:marRight w:val="0"/>
      <w:marTop w:val="0"/>
      <w:marBottom w:val="0"/>
      <w:divBdr>
        <w:top w:val="none" w:sz="0" w:space="0" w:color="auto"/>
        <w:left w:val="none" w:sz="0" w:space="0" w:color="auto"/>
        <w:bottom w:val="none" w:sz="0" w:space="0" w:color="auto"/>
        <w:right w:val="none" w:sz="0" w:space="0" w:color="auto"/>
      </w:divBdr>
    </w:div>
    <w:div w:id="1490516269">
      <w:bodyDiv w:val="1"/>
      <w:marLeft w:val="0"/>
      <w:marRight w:val="0"/>
      <w:marTop w:val="0"/>
      <w:marBottom w:val="0"/>
      <w:divBdr>
        <w:top w:val="none" w:sz="0" w:space="0" w:color="auto"/>
        <w:left w:val="none" w:sz="0" w:space="0" w:color="auto"/>
        <w:bottom w:val="none" w:sz="0" w:space="0" w:color="auto"/>
        <w:right w:val="none" w:sz="0" w:space="0" w:color="auto"/>
      </w:divBdr>
    </w:div>
    <w:div w:id="1688096312">
      <w:bodyDiv w:val="1"/>
      <w:marLeft w:val="0"/>
      <w:marRight w:val="0"/>
      <w:marTop w:val="0"/>
      <w:marBottom w:val="0"/>
      <w:divBdr>
        <w:top w:val="none" w:sz="0" w:space="0" w:color="auto"/>
        <w:left w:val="none" w:sz="0" w:space="0" w:color="auto"/>
        <w:bottom w:val="none" w:sz="0" w:space="0" w:color="auto"/>
        <w:right w:val="none" w:sz="0" w:space="0" w:color="auto"/>
      </w:divBdr>
    </w:div>
    <w:div w:id="2030912650">
      <w:bodyDiv w:val="1"/>
      <w:marLeft w:val="0"/>
      <w:marRight w:val="0"/>
      <w:marTop w:val="0"/>
      <w:marBottom w:val="0"/>
      <w:divBdr>
        <w:top w:val="none" w:sz="0" w:space="0" w:color="auto"/>
        <w:left w:val="none" w:sz="0" w:space="0" w:color="auto"/>
        <w:bottom w:val="none" w:sz="0" w:space="0" w:color="auto"/>
        <w:right w:val="none" w:sz="0" w:space="0" w:color="auto"/>
      </w:divBdr>
      <w:divsChild>
        <w:div w:id="550507123">
          <w:marLeft w:val="0"/>
          <w:marRight w:val="0"/>
          <w:marTop w:val="0"/>
          <w:marBottom w:val="0"/>
          <w:divBdr>
            <w:top w:val="none" w:sz="0" w:space="0" w:color="auto"/>
            <w:left w:val="none" w:sz="0" w:space="0" w:color="auto"/>
            <w:bottom w:val="none" w:sz="0" w:space="0" w:color="auto"/>
            <w:right w:val="none" w:sz="0" w:space="0" w:color="auto"/>
          </w:divBdr>
          <w:divsChild>
            <w:div w:id="1263218603">
              <w:marLeft w:val="0"/>
              <w:marRight w:val="0"/>
              <w:marTop w:val="0"/>
              <w:marBottom w:val="0"/>
              <w:divBdr>
                <w:top w:val="none" w:sz="0" w:space="0" w:color="auto"/>
                <w:left w:val="none" w:sz="0" w:space="0" w:color="auto"/>
                <w:bottom w:val="none" w:sz="0" w:space="0" w:color="auto"/>
                <w:right w:val="none" w:sz="0" w:space="0" w:color="auto"/>
              </w:divBdr>
              <w:divsChild>
                <w:div w:id="1477337109">
                  <w:marLeft w:val="0"/>
                  <w:marRight w:val="0"/>
                  <w:marTop w:val="0"/>
                  <w:marBottom w:val="0"/>
                  <w:divBdr>
                    <w:top w:val="none" w:sz="0" w:space="0" w:color="auto"/>
                    <w:left w:val="none" w:sz="0" w:space="0" w:color="auto"/>
                    <w:bottom w:val="none" w:sz="0" w:space="0" w:color="auto"/>
                    <w:right w:val="none" w:sz="0" w:space="0" w:color="auto"/>
                  </w:divBdr>
                  <w:divsChild>
                    <w:div w:id="1842156304">
                      <w:marLeft w:val="0"/>
                      <w:marRight w:val="0"/>
                      <w:marTop w:val="0"/>
                      <w:marBottom w:val="0"/>
                      <w:divBdr>
                        <w:top w:val="none" w:sz="0" w:space="0" w:color="auto"/>
                        <w:left w:val="none" w:sz="0" w:space="0" w:color="auto"/>
                        <w:bottom w:val="none" w:sz="0" w:space="0" w:color="auto"/>
                        <w:right w:val="none" w:sz="0" w:space="0" w:color="auto"/>
                      </w:divBdr>
                      <w:divsChild>
                        <w:div w:id="433019059">
                          <w:marLeft w:val="0"/>
                          <w:marRight w:val="0"/>
                          <w:marTop w:val="0"/>
                          <w:marBottom w:val="0"/>
                          <w:divBdr>
                            <w:top w:val="none" w:sz="0" w:space="0" w:color="auto"/>
                            <w:left w:val="none" w:sz="0" w:space="0" w:color="auto"/>
                            <w:bottom w:val="none" w:sz="0" w:space="0" w:color="auto"/>
                            <w:right w:val="none" w:sz="0" w:space="0" w:color="auto"/>
                          </w:divBdr>
                          <w:divsChild>
                            <w:div w:id="1689067349">
                              <w:marLeft w:val="0"/>
                              <w:marRight w:val="0"/>
                              <w:marTop w:val="0"/>
                              <w:marBottom w:val="0"/>
                              <w:divBdr>
                                <w:top w:val="none" w:sz="0" w:space="0" w:color="auto"/>
                                <w:left w:val="none" w:sz="0" w:space="0" w:color="auto"/>
                                <w:bottom w:val="none" w:sz="0" w:space="0" w:color="auto"/>
                                <w:right w:val="none" w:sz="0" w:space="0" w:color="auto"/>
                              </w:divBdr>
                              <w:divsChild>
                                <w:div w:id="1829399018">
                                  <w:marLeft w:val="0"/>
                                  <w:marRight w:val="0"/>
                                  <w:marTop w:val="0"/>
                                  <w:marBottom w:val="0"/>
                                  <w:divBdr>
                                    <w:top w:val="none" w:sz="0" w:space="0" w:color="auto"/>
                                    <w:left w:val="none" w:sz="0" w:space="0" w:color="auto"/>
                                    <w:bottom w:val="none" w:sz="0" w:space="0" w:color="auto"/>
                                    <w:right w:val="none" w:sz="0" w:space="0" w:color="auto"/>
                                  </w:divBdr>
                                  <w:divsChild>
                                    <w:div w:id="25058952">
                                      <w:marLeft w:val="0"/>
                                      <w:marRight w:val="0"/>
                                      <w:marTop w:val="0"/>
                                      <w:marBottom w:val="0"/>
                                      <w:divBdr>
                                        <w:top w:val="none" w:sz="0" w:space="0" w:color="auto"/>
                                        <w:left w:val="none" w:sz="0" w:space="0" w:color="auto"/>
                                        <w:bottom w:val="none" w:sz="0" w:space="0" w:color="auto"/>
                                        <w:right w:val="none" w:sz="0" w:space="0" w:color="auto"/>
                                      </w:divBdr>
                                      <w:divsChild>
                                        <w:div w:id="1194727850">
                                          <w:marLeft w:val="0"/>
                                          <w:marRight w:val="0"/>
                                          <w:marTop w:val="0"/>
                                          <w:marBottom w:val="0"/>
                                          <w:divBdr>
                                            <w:top w:val="none" w:sz="0" w:space="0" w:color="auto"/>
                                            <w:left w:val="none" w:sz="0" w:space="0" w:color="auto"/>
                                            <w:bottom w:val="none" w:sz="0" w:space="0" w:color="auto"/>
                                            <w:right w:val="none" w:sz="0" w:space="0" w:color="auto"/>
                                          </w:divBdr>
                                          <w:divsChild>
                                            <w:div w:id="769934559">
                                              <w:marLeft w:val="0"/>
                                              <w:marRight w:val="0"/>
                                              <w:marTop w:val="0"/>
                                              <w:marBottom w:val="0"/>
                                              <w:divBdr>
                                                <w:top w:val="none" w:sz="0" w:space="0" w:color="auto"/>
                                                <w:left w:val="none" w:sz="0" w:space="0" w:color="auto"/>
                                                <w:bottom w:val="none" w:sz="0" w:space="0" w:color="auto"/>
                                                <w:right w:val="none" w:sz="0" w:space="0" w:color="auto"/>
                                              </w:divBdr>
                                              <w:divsChild>
                                                <w:div w:id="1396270824">
                                                  <w:marLeft w:val="0"/>
                                                  <w:marRight w:val="0"/>
                                                  <w:marTop w:val="0"/>
                                                  <w:marBottom w:val="0"/>
                                                  <w:divBdr>
                                                    <w:top w:val="none" w:sz="0" w:space="0" w:color="auto"/>
                                                    <w:left w:val="none" w:sz="0" w:space="0" w:color="auto"/>
                                                    <w:bottom w:val="none" w:sz="0" w:space="0" w:color="auto"/>
                                                    <w:right w:val="none" w:sz="0" w:space="0" w:color="auto"/>
                                                  </w:divBdr>
                                                  <w:divsChild>
                                                    <w:div w:id="189538901">
                                                      <w:marLeft w:val="0"/>
                                                      <w:marRight w:val="0"/>
                                                      <w:marTop w:val="0"/>
                                                      <w:marBottom w:val="0"/>
                                                      <w:divBdr>
                                                        <w:top w:val="none" w:sz="0" w:space="0" w:color="auto"/>
                                                        <w:left w:val="none" w:sz="0" w:space="0" w:color="auto"/>
                                                        <w:bottom w:val="none" w:sz="0" w:space="0" w:color="auto"/>
                                                        <w:right w:val="none" w:sz="0" w:space="0" w:color="auto"/>
                                                      </w:divBdr>
                                                      <w:divsChild>
                                                        <w:div w:id="569853322">
                                                          <w:marLeft w:val="0"/>
                                                          <w:marRight w:val="0"/>
                                                          <w:marTop w:val="0"/>
                                                          <w:marBottom w:val="0"/>
                                                          <w:divBdr>
                                                            <w:top w:val="none" w:sz="0" w:space="0" w:color="auto"/>
                                                            <w:left w:val="none" w:sz="0" w:space="0" w:color="auto"/>
                                                            <w:bottom w:val="none" w:sz="0" w:space="0" w:color="auto"/>
                                                            <w:right w:val="none" w:sz="0" w:space="0" w:color="auto"/>
                                                          </w:divBdr>
                                                          <w:divsChild>
                                                            <w:div w:id="1066680401">
                                                              <w:marLeft w:val="0"/>
                                                              <w:marRight w:val="0"/>
                                                              <w:marTop w:val="0"/>
                                                              <w:marBottom w:val="0"/>
                                                              <w:divBdr>
                                                                <w:top w:val="none" w:sz="0" w:space="0" w:color="auto"/>
                                                                <w:left w:val="none" w:sz="0" w:space="0" w:color="auto"/>
                                                                <w:bottom w:val="none" w:sz="0" w:space="0" w:color="auto"/>
                                                                <w:right w:val="none" w:sz="0" w:space="0" w:color="auto"/>
                                                              </w:divBdr>
                                                              <w:divsChild>
                                                                <w:div w:id="1760906458">
                                                                  <w:marLeft w:val="0"/>
                                                                  <w:marRight w:val="0"/>
                                                                  <w:marTop w:val="0"/>
                                                                  <w:marBottom w:val="0"/>
                                                                  <w:divBdr>
                                                                    <w:top w:val="none" w:sz="0" w:space="0" w:color="auto"/>
                                                                    <w:left w:val="none" w:sz="0" w:space="0" w:color="auto"/>
                                                                    <w:bottom w:val="none" w:sz="0" w:space="0" w:color="auto"/>
                                                                    <w:right w:val="none" w:sz="0" w:space="0" w:color="auto"/>
                                                                  </w:divBdr>
                                                                  <w:divsChild>
                                                                    <w:div w:id="656571289">
                                                                      <w:marLeft w:val="0"/>
                                                                      <w:marRight w:val="0"/>
                                                                      <w:marTop w:val="0"/>
                                                                      <w:marBottom w:val="0"/>
                                                                      <w:divBdr>
                                                                        <w:top w:val="none" w:sz="0" w:space="0" w:color="auto"/>
                                                                        <w:left w:val="none" w:sz="0" w:space="0" w:color="auto"/>
                                                                        <w:bottom w:val="none" w:sz="0" w:space="0" w:color="auto"/>
                                                                        <w:right w:val="none" w:sz="0" w:space="0" w:color="auto"/>
                                                                      </w:divBdr>
                                                                      <w:divsChild>
                                                                        <w:div w:id="2110464482">
                                                                          <w:marLeft w:val="0"/>
                                                                          <w:marRight w:val="0"/>
                                                                          <w:marTop w:val="0"/>
                                                                          <w:marBottom w:val="0"/>
                                                                          <w:divBdr>
                                                                            <w:top w:val="none" w:sz="0" w:space="0" w:color="auto"/>
                                                                            <w:left w:val="none" w:sz="0" w:space="0" w:color="auto"/>
                                                                            <w:bottom w:val="none" w:sz="0" w:space="0" w:color="auto"/>
                                                                            <w:right w:val="none" w:sz="0" w:space="0" w:color="auto"/>
                                                                          </w:divBdr>
                                                                          <w:divsChild>
                                                                            <w:div w:id="105000965">
                                                                              <w:marLeft w:val="0"/>
                                                                              <w:marRight w:val="0"/>
                                                                              <w:marTop w:val="0"/>
                                                                              <w:marBottom w:val="0"/>
                                                                              <w:divBdr>
                                                                                <w:top w:val="none" w:sz="0" w:space="0" w:color="auto"/>
                                                                                <w:left w:val="none" w:sz="0" w:space="0" w:color="auto"/>
                                                                                <w:bottom w:val="none" w:sz="0" w:space="0" w:color="auto"/>
                                                                                <w:right w:val="none" w:sz="0" w:space="0" w:color="auto"/>
                                                                              </w:divBdr>
                                                                              <w:divsChild>
                                                                                <w:div w:id="533810408">
                                                                                  <w:marLeft w:val="0"/>
                                                                                  <w:marRight w:val="0"/>
                                                                                  <w:marTop w:val="0"/>
                                                                                  <w:marBottom w:val="0"/>
                                                                                  <w:divBdr>
                                                                                    <w:top w:val="none" w:sz="0" w:space="0" w:color="auto"/>
                                                                                    <w:left w:val="none" w:sz="0" w:space="0" w:color="auto"/>
                                                                                    <w:bottom w:val="none" w:sz="0" w:space="0" w:color="auto"/>
                                                                                    <w:right w:val="none" w:sz="0" w:space="0" w:color="auto"/>
                                                                                  </w:divBdr>
                                                                                  <w:divsChild>
                                                                                    <w:div w:id="835222641">
                                                                                      <w:marLeft w:val="0"/>
                                                                                      <w:marRight w:val="0"/>
                                                                                      <w:marTop w:val="0"/>
                                                                                      <w:marBottom w:val="0"/>
                                                                                      <w:divBdr>
                                                                                        <w:top w:val="none" w:sz="0" w:space="0" w:color="auto"/>
                                                                                        <w:left w:val="none" w:sz="0" w:space="0" w:color="auto"/>
                                                                                        <w:bottom w:val="none" w:sz="0" w:space="0" w:color="auto"/>
                                                                                        <w:right w:val="none" w:sz="0" w:space="0" w:color="auto"/>
                                                                                      </w:divBdr>
                                                                                      <w:divsChild>
                                                                                        <w:div w:id="2120637781">
                                                                                          <w:marLeft w:val="0"/>
                                                                                          <w:marRight w:val="0"/>
                                                                                          <w:marTop w:val="0"/>
                                                                                          <w:marBottom w:val="0"/>
                                                                                          <w:divBdr>
                                                                                            <w:top w:val="none" w:sz="0" w:space="0" w:color="auto"/>
                                                                                            <w:left w:val="none" w:sz="0" w:space="0" w:color="auto"/>
                                                                                            <w:bottom w:val="none" w:sz="0" w:space="0" w:color="auto"/>
                                                                                            <w:right w:val="none" w:sz="0" w:space="0" w:color="auto"/>
                                                                                          </w:divBdr>
                                                                                          <w:divsChild>
                                                                                            <w:div w:id="702442732">
                                                                                              <w:marLeft w:val="0"/>
                                                                                              <w:marRight w:val="0"/>
                                                                                              <w:marTop w:val="0"/>
                                                                                              <w:marBottom w:val="0"/>
                                                                                              <w:divBdr>
                                                                                                <w:top w:val="none" w:sz="0" w:space="0" w:color="auto"/>
                                                                                                <w:left w:val="none" w:sz="0" w:space="0" w:color="auto"/>
                                                                                                <w:bottom w:val="none" w:sz="0" w:space="0" w:color="auto"/>
                                                                                                <w:right w:val="none" w:sz="0" w:space="0" w:color="auto"/>
                                                                                              </w:divBdr>
                                                                                              <w:divsChild>
                                                                                                <w:div w:id="1361971307">
                                                                                                  <w:marLeft w:val="0"/>
                                                                                                  <w:marRight w:val="0"/>
                                                                                                  <w:marTop w:val="0"/>
                                                                                                  <w:marBottom w:val="0"/>
                                                                                                  <w:divBdr>
                                                                                                    <w:top w:val="none" w:sz="0" w:space="0" w:color="auto"/>
                                                                                                    <w:left w:val="none" w:sz="0" w:space="0" w:color="auto"/>
                                                                                                    <w:bottom w:val="none" w:sz="0" w:space="0" w:color="auto"/>
                                                                                                    <w:right w:val="none" w:sz="0" w:space="0" w:color="auto"/>
                                                                                                  </w:divBdr>
                                                                                                  <w:divsChild>
                                                                                                    <w:div w:id="1567178644">
                                                                                                      <w:marLeft w:val="0"/>
                                                                                                      <w:marRight w:val="0"/>
                                                                                                      <w:marTop w:val="0"/>
                                                                                                      <w:marBottom w:val="0"/>
                                                                                                      <w:divBdr>
                                                                                                        <w:top w:val="none" w:sz="0" w:space="0" w:color="auto"/>
                                                                                                        <w:left w:val="none" w:sz="0" w:space="0" w:color="auto"/>
                                                                                                        <w:bottom w:val="none" w:sz="0" w:space="0" w:color="auto"/>
                                                                                                        <w:right w:val="none" w:sz="0" w:space="0" w:color="auto"/>
                                                                                                      </w:divBdr>
                                                                                                      <w:divsChild>
                                                                                                        <w:div w:id="2020963897">
                                                                                                          <w:marLeft w:val="0"/>
                                                                                                          <w:marRight w:val="0"/>
                                                                                                          <w:marTop w:val="0"/>
                                                                                                          <w:marBottom w:val="0"/>
                                                                                                          <w:divBdr>
                                                                                                            <w:top w:val="none" w:sz="0" w:space="0" w:color="auto"/>
                                                                                                            <w:left w:val="none" w:sz="0" w:space="0" w:color="auto"/>
                                                                                                            <w:bottom w:val="none" w:sz="0" w:space="0" w:color="auto"/>
                                                                                                            <w:right w:val="none" w:sz="0" w:space="0" w:color="auto"/>
                                                                                                          </w:divBdr>
                                                                                                          <w:divsChild>
                                                                                                            <w:div w:id="1816098773">
                                                                                                              <w:marLeft w:val="0"/>
                                                                                                              <w:marRight w:val="0"/>
                                                                                                              <w:marTop w:val="0"/>
                                                                                                              <w:marBottom w:val="0"/>
                                                                                                              <w:divBdr>
                                                                                                                <w:top w:val="none" w:sz="0" w:space="0" w:color="auto"/>
                                                                                                                <w:left w:val="none" w:sz="0" w:space="0" w:color="auto"/>
                                                                                                                <w:bottom w:val="none" w:sz="0" w:space="0" w:color="auto"/>
                                                                                                                <w:right w:val="none" w:sz="0" w:space="0" w:color="auto"/>
                                                                                                              </w:divBdr>
                                                                                                              <w:divsChild>
                                                                                                                <w:div w:id="27417744">
                                                                                                                  <w:marLeft w:val="0"/>
                                                                                                                  <w:marRight w:val="0"/>
                                                                                                                  <w:marTop w:val="0"/>
                                                                                                                  <w:marBottom w:val="0"/>
                                                                                                                  <w:divBdr>
                                                                                                                    <w:top w:val="none" w:sz="0" w:space="0" w:color="auto"/>
                                                                                                                    <w:left w:val="none" w:sz="0" w:space="0" w:color="auto"/>
                                                                                                                    <w:bottom w:val="none" w:sz="0" w:space="0" w:color="auto"/>
                                                                                                                    <w:right w:val="none" w:sz="0" w:space="0" w:color="auto"/>
                                                                                                                  </w:divBdr>
                                                                                                                  <w:divsChild>
                                                                                                                    <w:div w:id="1995985711">
                                                                                                                      <w:marLeft w:val="0"/>
                                                                                                                      <w:marRight w:val="0"/>
                                                                                                                      <w:marTop w:val="0"/>
                                                                                                                      <w:marBottom w:val="0"/>
                                                                                                                      <w:divBdr>
                                                                                                                        <w:top w:val="none" w:sz="0" w:space="0" w:color="auto"/>
                                                                                                                        <w:left w:val="none" w:sz="0" w:space="0" w:color="auto"/>
                                                                                                                        <w:bottom w:val="none" w:sz="0" w:space="0" w:color="auto"/>
                                                                                                                        <w:right w:val="none" w:sz="0" w:space="0" w:color="auto"/>
                                                                                                                      </w:divBdr>
                                                                                                                      <w:divsChild>
                                                                                                                        <w:div w:id="1857888353">
                                                                                                                          <w:marLeft w:val="0"/>
                                                                                                                          <w:marRight w:val="0"/>
                                                                                                                          <w:marTop w:val="0"/>
                                                                                                                          <w:marBottom w:val="0"/>
                                                                                                                          <w:divBdr>
                                                                                                                            <w:top w:val="none" w:sz="0" w:space="0" w:color="auto"/>
                                                                                                                            <w:left w:val="none" w:sz="0" w:space="0" w:color="auto"/>
                                                                                                                            <w:bottom w:val="none" w:sz="0" w:space="0" w:color="auto"/>
                                                                                                                            <w:right w:val="none" w:sz="0" w:space="0" w:color="auto"/>
                                                                                                                          </w:divBdr>
                                                                                                                          <w:divsChild>
                                                                                                                            <w:div w:id="795023106">
                                                                                                                              <w:marLeft w:val="0"/>
                                                                                                                              <w:marRight w:val="0"/>
                                                                                                                              <w:marTop w:val="0"/>
                                                                                                                              <w:marBottom w:val="0"/>
                                                                                                                              <w:divBdr>
                                                                                                                                <w:top w:val="none" w:sz="0" w:space="0" w:color="auto"/>
                                                                                                                                <w:left w:val="none" w:sz="0" w:space="0" w:color="auto"/>
                                                                                                                                <w:bottom w:val="none" w:sz="0" w:space="0" w:color="auto"/>
                                                                                                                                <w:right w:val="none" w:sz="0" w:space="0" w:color="auto"/>
                                                                                                                              </w:divBdr>
                                                                                                                              <w:divsChild>
                                                                                                                                <w:div w:id="1894929596">
                                                                                                                                  <w:marLeft w:val="0"/>
                                                                                                                                  <w:marRight w:val="0"/>
                                                                                                                                  <w:marTop w:val="0"/>
                                                                                                                                  <w:marBottom w:val="0"/>
                                                                                                                                  <w:divBdr>
                                                                                                                                    <w:top w:val="none" w:sz="0" w:space="0" w:color="auto"/>
                                                                                                                                    <w:left w:val="none" w:sz="0" w:space="0" w:color="auto"/>
                                                                                                                                    <w:bottom w:val="none" w:sz="0" w:space="0" w:color="auto"/>
                                                                                                                                    <w:right w:val="none" w:sz="0" w:space="0" w:color="auto"/>
                                                                                                                                  </w:divBdr>
                                                                                                                                  <w:divsChild>
                                                                                                                                    <w:div w:id="801965831">
                                                                                                                                      <w:marLeft w:val="0"/>
                                                                                                                                      <w:marRight w:val="0"/>
                                                                                                                                      <w:marTop w:val="0"/>
                                                                                                                                      <w:marBottom w:val="0"/>
                                                                                                                                      <w:divBdr>
                                                                                                                                        <w:top w:val="none" w:sz="0" w:space="0" w:color="auto"/>
                                                                                                                                        <w:left w:val="none" w:sz="0" w:space="0" w:color="auto"/>
                                                                                                                                        <w:bottom w:val="none" w:sz="0" w:space="0" w:color="auto"/>
                                                                                                                                        <w:right w:val="none" w:sz="0" w:space="0" w:color="auto"/>
                                                                                                                                      </w:divBdr>
                                                                                                                                      <w:divsChild>
                                                                                                                                        <w:div w:id="663361422">
                                                                                                                                          <w:marLeft w:val="0"/>
                                                                                                                                          <w:marRight w:val="0"/>
                                                                                                                                          <w:marTop w:val="0"/>
                                                                                                                                          <w:marBottom w:val="0"/>
                                                                                                                                          <w:divBdr>
                                                                                                                                            <w:top w:val="none" w:sz="0" w:space="0" w:color="auto"/>
                                                                                                                                            <w:left w:val="none" w:sz="0" w:space="0" w:color="auto"/>
                                                                                                                                            <w:bottom w:val="none" w:sz="0" w:space="0" w:color="auto"/>
                                                                                                                                            <w:right w:val="none" w:sz="0" w:space="0" w:color="auto"/>
                                                                                                                                          </w:divBdr>
                                                                                                                                          <w:divsChild>
                                                                                                                                            <w:div w:id="238517540">
                                                                                                                                              <w:marLeft w:val="0"/>
                                                                                                                                              <w:marRight w:val="0"/>
                                                                                                                                              <w:marTop w:val="0"/>
                                                                                                                                              <w:marBottom w:val="0"/>
                                                                                                                                              <w:divBdr>
                                                                                                                                                <w:top w:val="none" w:sz="0" w:space="0" w:color="auto"/>
                                                                                                                                                <w:left w:val="none" w:sz="0" w:space="0" w:color="auto"/>
                                                                                                                                                <w:bottom w:val="none" w:sz="0" w:space="0" w:color="auto"/>
                                                                                                                                                <w:right w:val="none" w:sz="0" w:space="0" w:color="auto"/>
                                                                                                                                              </w:divBdr>
                                                                                                                                              <w:divsChild>
                                                                                                                                                <w:div w:id="1574312981">
                                                                                                                                                  <w:marLeft w:val="0"/>
                                                                                                                                                  <w:marRight w:val="0"/>
                                                                                                                                                  <w:marTop w:val="0"/>
                                                                                                                                                  <w:marBottom w:val="0"/>
                                                                                                                                                  <w:divBdr>
                                                                                                                                                    <w:top w:val="none" w:sz="0" w:space="0" w:color="auto"/>
                                                                                                                                                    <w:left w:val="none" w:sz="0" w:space="0" w:color="auto"/>
                                                                                                                                                    <w:bottom w:val="none" w:sz="0" w:space="0" w:color="auto"/>
                                                                                                                                                    <w:right w:val="none" w:sz="0" w:space="0" w:color="auto"/>
                                                                                                                                                  </w:divBdr>
                                                                                                                                                  <w:divsChild>
                                                                                                                                                    <w:div w:id="1792936156">
                                                                                                                                                      <w:marLeft w:val="0"/>
                                                                                                                                                      <w:marRight w:val="0"/>
                                                                                                                                                      <w:marTop w:val="0"/>
                                                                                                                                                      <w:marBottom w:val="0"/>
                                                                                                                                                      <w:divBdr>
                                                                                                                                                        <w:top w:val="none" w:sz="0" w:space="0" w:color="auto"/>
                                                                                                                                                        <w:left w:val="none" w:sz="0" w:space="0" w:color="auto"/>
                                                                                                                                                        <w:bottom w:val="none" w:sz="0" w:space="0" w:color="auto"/>
                                                                                                                                                        <w:right w:val="none" w:sz="0" w:space="0" w:color="auto"/>
                                                                                                                                                      </w:divBdr>
                                                                                                                                                      <w:divsChild>
                                                                                                                                                        <w:div w:id="1770933371">
                                                                                                                                                          <w:marLeft w:val="0"/>
                                                                                                                                                          <w:marRight w:val="0"/>
                                                                                                                                                          <w:marTop w:val="0"/>
                                                                                                                                                          <w:marBottom w:val="0"/>
                                                                                                                                                          <w:divBdr>
                                                                                                                                                            <w:top w:val="none" w:sz="0" w:space="0" w:color="auto"/>
                                                                                                                                                            <w:left w:val="none" w:sz="0" w:space="0" w:color="auto"/>
                                                                                                                                                            <w:bottom w:val="none" w:sz="0" w:space="0" w:color="auto"/>
                                                                                                                                                            <w:right w:val="none" w:sz="0" w:space="0" w:color="auto"/>
                                                                                                                                                          </w:divBdr>
                                                                                                                                                          <w:divsChild>
                                                                                                                                                            <w:div w:id="19555009">
                                                                                                                                                              <w:marLeft w:val="0"/>
                                                                                                                                                              <w:marRight w:val="0"/>
                                                                                                                                                              <w:marTop w:val="0"/>
                                                                                                                                                              <w:marBottom w:val="0"/>
                                                                                                                                                              <w:divBdr>
                                                                                                                                                                <w:top w:val="none" w:sz="0" w:space="0" w:color="auto"/>
                                                                                                                                                                <w:left w:val="none" w:sz="0" w:space="0" w:color="auto"/>
                                                                                                                                                                <w:bottom w:val="none" w:sz="0" w:space="0" w:color="auto"/>
                                                                                                                                                                <w:right w:val="none" w:sz="0" w:space="0" w:color="auto"/>
                                                                                                                                                              </w:divBdr>
                                                                                                                                                              <w:divsChild>
                                                                                                                                                                <w:div w:id="1046831826">
                                                                                                                                                                  <w:marLeft w:val="0"/>
                                                                                                                                                                  <w:marRight w:val="0"/>
                                                                                                                                                                  <w:marTop w:val="0"/>
                                                                                                                                                                  <w:marBottom w:val="0"/>
                                                                                                                                                                  <w:divBdr>
                                                                                                                                                                    <w:top w:val="none" w:sz="0" w:space="0" w:color="auto"/>
                                                                                                                                                                    <w:left w:val="none" w:sz="0" w:space="0" w:color="auto"/>
                                                                                                                                                                    <w:bottom w:val="none" w:sz="0" w:space="0" w:color="auto"/>
                                                                                                                                                                    <w:right w:val="none" w:sz="0" w:space="0" w:color="auto"/>
                                                                                                                                                                  </w:divBdr>
                                                                                                                                                                  <w:divsChild>
                                                                                                                                                                    <w:div w:id="1927306201">
                                                                                                                                                                      <w:marLeft w:val="0"/>
                                                                                                                                                                      <w:marRight w:val="0"/>
                                                                                                                                                                      <w:marTop w:val="0"/>
                                                                                                                                                                      <w:marBottom w:val="0"/>
                                                                                                                                                                      <w:divBdr>
                                                                                                                                                                        <w:top w:val="none" w:sz="0" w:space="0" w:color="auto"/>
                                                                                                                                                                        <w:left w:val="none" w:sz="0" w:space="0" w:color="auto"/>
                                                                                                                                                                        <w:bottom w:val="none" w:sz="0" w:space="0" w:color="auto"/>
                                                                                                                                                                        <w:right w:val="none" w:sz="0" w:space="0" w:color="auto"/>
                                                                                                                                                                      </w:divBdr>
                                                                                                                                                                      <w:divsChild>
                                                                                                                                                                        <w:div w:id="1181503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andrew.kasarskis@mssm.edu" TargetMode="External"/><Relationship Id="rId10" Type="http://schemas.openxmlformats.org/officeDocument/2006/relationships/hyperlink" Target="mailto:shirish.huprikar@mssm.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E77DBA-04B4-724C-A8A7-0F10AA760C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3210</Words>
  <Characters>75298</Characters>
  <Application>Microsoft Macintosh Word</Application>
  <DocSecurity>0</DocSecurity>
  <Lines>627</Lines>
  <Paragraphs>176</Paragraphs>
  <ScaleCrop>false</ScaleCrop>
  <HeadingPairs>
    <vt:vector size="2" baseType="variant">
      <vt:variant>
        <vt:lpstr>Title</vt:lpstr>
      </vt:variant>
      <vt:variant>
        <vt:i4>1</vt:i4>
      </vt:variant>
    </vt:vector>
  </HeadingPairs>
  <TitlesOfParts>
    <vt:vector size="1" baseType="lpstr">
      <vt:lpstr>Steno Outline.docx</vt:lpstr>
    </vt:vector>
  </TitlesOfParts>
  <Company>Icahn School of Medicine at Mount Sinai</Company>
  <LinksUpToDate>false</LinksUpToDate>
  <CharactersWithSpaces>883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eno Outline.docx</dc:title>
  <cp:lastModifiedBy>Theodore Pak</cp:lastModifiedBy>
  <cp:revision>3</cp:revision>
  <cp:lastPrinted>2015-04-22T02:26:00Z</cp:lastPrinted>
  <dcterms:created xsi:type="dcterms:W3CDTF">2015-04-22T15:32:00Z</dcterms:created>
  <dcterms:modified xsi:type="dcterms:W3CDTF">2015-04-22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odore.r.pak@gmail.com@www.mendeley.com</vt:lpwstr>
  </property>
  <property fmtid="{D5CDD505-2E9C-101B-9397-08002B2CF9AE}" pid="4" name="Mendeley Citation Style_1">
    <vt:lpwstr>http://csl.mendeley.com/styles/100600971/national-library-of-medicine-1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csl.mendeley.com/styles/100600971/national-library-of-medicine-10</vt:lpwstr>
  </property>
  <property fmtid="{D5CDD505-2E9C-101B-9397-08002B2CF9AE}" pid="22" name="Mendeley Recent Style Name 8_1">
    <vt:lpwstr>National Library of Medicine (w/ PMCID/PMID) - Theodore Pak</vt:lpwstr>
  </property>
  <property fmtid="{D5CDD505-2E9C-101B-9397-08002B2CF9AE}" pid="23" name="Mendeley Recent Style Id 9_1">
    <vt:lpwstr>http://csl.mendeley.com/styles/100600971/national-library-of-medicine-grant-proposals-9</vt:lpwstr>
  </property>
  <property fmtid="{D5CDD505-2E9C-101B-9397-08002B2CF9AE}" pid="24" name="Mendeley Recent Style Name 9_1">
    <vt:lpwstr>National Library of Medicine (w/ PMCID/PMID, superscripts) - Theodore Pak</vt:lpwstr>
  </property>
</Properties>
</file>